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C417C" w:rsidRDefault="00AC417C">
      <w:r>
        <w:fldChar w:fldCharType="begin">
          <w:fldData xml:space="preserve">PjEyMzwvcmVjLW51bWJlcj48Zm9yZWlnbi1rZXlzPjxrZXkgYXBwPSJFTiIgZGItaWQ9IjJ6c3hm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BIERhdmlkPC9BdXRob3I+PFllYXI+MjAwNDwvWWVhcj48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jU3MDM8L251bWJlcj48ZGF0ZXM+PHllYXI+MjAwNDwveWVhcj48L2RhdGVzPjxpc2JuPjAwMzYt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250cm9sIGluIE1hcmtvdiBEZWNpc2lvbiBQcm9jZXNzZXM8L3RpdGxlPjwvdGl0bGVzPjxwYWdl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jEyMzwvcmVjLW51bWJlcj48Zm9yZWlnbi1rZXlzPjxrZXkgYXBwPSJFTiIgZGItaWQ9IjJ6c3hm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123]</w:t>
      </w:r>
      <w:r>
        <w:fldChar w:fldCharType="end"/>
      </w:r>
      <w:bookmarkStart w:id="0" w:name="_GoBack"/>
      <w:bookmarkEnd w:id="0"/>
    </w:p>
    <w:p w:rsidR="00AC417C" w:rsidRDefault="00AC417C"/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C417C">
        <w:rPr>
          <w:noProof/>
        </w:rPr>
        <w:t>1.</w:t>
      </w:r>
      <w:r w:rsidRPr="00AC417C">
        <w:rPr>
          <w:noProof/>
        </w:rPr>
        <w:tab/>
        <w:t xml:space="preserve">A David, R.J.S., </w:t>
      </w:r>
      <w:r w:rsidRPr="00AC417C">
        <w:rPr>
          <w:i/>
          <w:noProof/>
        </w:rPr>
        <w:t>Addiction as a computational process gone awry.</w:t>
      </w:r>
      <w:r w:rsidRPr="00AC417C">
        <w:rPr>
          <w:noProof/>
        </w:rPr>
        <w:t xml:space="preserve"> 2004. </w:t>
      </w:r>
      <w:r w:rsidRPr="00AC417C">
        <w:rPr>
          <w:b/>
          <w:noProof/>
        </w:rPr>
        <w:t>306</w:t>
      </w:r>
      <w:r w:rsidRPr="00AC417C">
        <w:rPr>
          <w:noProof/>
        </w:rPr>
        <w:t>(5703): p. 1944-194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.</w:t>
      </w:r>
      <w:r w:rsidRPr="00AC417C">
        <w:rPr>
          <w:noProof/>
        </w:rPr>
        <w:tab/>
        <w:t xml:space="preserve">A Ross, O., et al., </w:t>
      </w:r>
      <w:r w:rsidRPr="00AC417C">
        <w:rPr>
          <w:i/>
          <w:noProof/>
        </w:rPr>
        <w:t>The curse of planning: dissecting multiple reinforcement-learning systems by taxing the central executive.</w:t>
      </w:r>
      <w:r w:rsidRPr="00AC417C">
        <w:rPr>
          <w:noProof/>
        </w:rPr>
        <w:t xml:space="preserve"> 2013. </w:t>
      </w:r>
      <w:r w:rsidRPr="00AC417C">
        <w:rPr>
          <w:b/>
          <w:noProof/>
        </w:rPr>
        <w:t>24</w:t>
      </w:r>
      <w:r w:rsidRPr="00AC417C">
        <w:rPr>
          <w:noProof/>
        </w:rPr>
        <w:t>(5): p. 751-76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.</w:t>
      </w:r>
      <w:r w:rsidRPr="00AC417C">
        <w:rPr>
          <w:noProof/>
        </w:rPr>
        <w:tab/>
        <w:t xml:space="preserve">A Ross, O., et al., </w:t>
      </w:r>
      <w:r w:rsidRPr="00AC417C">
        <w:rPr>
          <w:i/>
          <w:noProof/>
        </w:rPr>
        <w:t>Working-memory capacity protects model-based learning from stress.</w:t>
      </w:r>
      <w:r w:rsidRPr="00AC417C">
        <w:rPr>
          <w:noProof/>
        </w:rPr>
        <w:t xml:space="preserve"> 2013. </w:t>
      </w:r>
      <w:r w:rsidRPr="00AC417C">
        <w:rPr>
          <w:b/>
          <w:noProof/>
        </w:rPr>
        <w:t>110</w:t>
      </w:r>
      <w:r w:rsidRPr="00AC417C">
        <w:rPr>
          <w:noProof/>
        </w:rPr>
        <w:t>(52): p. 20941-20946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.</w:t>
      </w:r>
      <w:r w:rsidRPr="00AC417C">
        <w:rPr>
          <w:noProof/>
        </w:rPr>
        <w:tab/>
        <w:t xml:space="preserve">Adams, C.D.J.T.Q.J.o.E.P.S.B., </w:t>
      </w:r>
      <w:r w:rsidRPr="00AC417C">
        <w:rPr>
          <w:i/>
          <w:noProof/>
        </w:rPr>
        <w:t>Variations in the sensitivity of instrumental responding to reinforcer devaluation.</w:t>
      </w:r>
      <w:r w:rsidRPr="00AC417C">
        <w:rPr>
          <w:noProof/>
        </w:rPr>
        <w:t xml:space="preserve"> 1982. </w:t>
      </w:r>
      <w:r w:rsidRPr="00AC417C">
        <w:rPr>
          <w:b/>
          <w:noProof/>
        </w:rPr>
        <w:t>34</w:t>
      </w:r>
      <w:r w:rsidRPr="00AC417C">
        <w:rPr>
          <w:noProof/>
        </w:rPr>
        <w:t>(2b): p. 77-9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.</w:t>
      </w:r>
      <w:r w:rsidRPr="00AC417C">
        <w:rPr>
          <w:noProof/>
        </w:rPr>
        <w:tab/>
        <w:t xml:space="preserve">Alec, S. and M.M. Botvinick, %J Proceedings of the National Academy of Sciences of the United States of America, </w:t>
      </w:r>
      <w:r w:rsidRPr="00AC417C">
        <w:rPr>
          <w:i/>
          <w:noProof/>
        </w:rPr>
        <w:t>Evidence integration in model-based tree search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112</w:t>
      </w:r>
      <w:r w:rsidRPr="00AC417C">
        <w:rPr>
          <w:noProof/>
        </w:rPr>
        <w:t>(37): p. 1170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.</w:t>
      </w:r>
      <w:r w:rsidRPr="00AC417C">
        <w:rPr>
          <w:noProof/>
        </w:rPr>
        <w:tab/>
        <w:t xml:space="preserve">Alexander, G.E. and M.D.J.T.i.n. Crutcher, </w:t>
      </w:r>
      <w:r w:rsidRPr="00AC417C">
        <w:rPr>
          <w:i/>
          <w:noProof/>
        </w:rPr>
        <w:t>Functional architecture of basal ganglia circuits: neural substrates of parallel processing.</w:t>
      </w:r>
      <w:r w:rsidRPr="00AC417C">
        <w:rPr>
          <w:noProof/>
        </w:rPr>
        <w:t xml:space="preserve"> 1990. </w:t>
      </w:r>
      <w:r w:rsidRPr="00AC417C">
        <w:rPr>
          <w:b/>
          <w:noProof/>
        </w:rPr>
        <w:t>13</w:t>
      </w:r>
      <w:r w:rsidRPr="00AC417C">
        <w:rPr>
          <w:noProof/>
        </w:rPr>
        <w:t>(7): p. 266-27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.</w:t>
      </w:r>
      <w:r w:rsidRPr="00AC417C">
        <w:rPr>
          <w:noProof/>
        </w:rPr>
        <w:tab/>
        <w:t xml:space="preserve">Barron, G. and I.J.J.o.b.d.m. Erev, </w:t>
      </w:r>
      <w:r w:rsidRPr="00AC417C">
        <w:rPr>
          <w:i/>
          <w:noProof/>
        </w:rPr>
        <w:t>Small feedback‐based decisions and their limited correspondence to description‐based decisions.</w:t>
      </w:r>
      <w:r w:rsidRPr="00AC417C">
        <w:rPr>
          <w:noProof/>
        </w:rPr>
        <w:t xml:space="preserve"> 2003. </w:t>
      </w:r>
      <w:r w:rsidRPr="00AC417C">
        <w:rPr>
          <w:b/>
          <w:noProof/>
        </w:rPr>
        <w:t>16</w:t>
      </w:r>
      <w:r w:rsidRPr="00AC417C">
        <w:rPr>
          <w:noProof/>
        </w:rPr>
        <w:t>(3): p. 215-23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.</w:t>
      </w:r>
      <w:r w:rsidRPr="00AC417C">
        <w:rPr>
          <w:noProof/>
        </w:rPr>
        <w:tab/>
        <w:t xml:space="preserve">Bayer, H.M. and P.W.J.N. Glimcher, </w:t>
      </w:r>
      <w:r w:rsidRPr="00AC417C">
        <w:rPr>
          <w:i/>
          <w:noProof/>
        </w:rPr>
        <w:t>Midbrain dopamine neurons encode a quantitative reward prediction error signal.</w:t>
      </w:r>
      <w:r w:rsidRPr="00AC417C">
        <w:rPr>
          <w:noProof/>
        </w:rPr>
        <w:t xml:space="preserve"> 2005. </w:t>
      </w:r>
      <w:r w:rsidRPr="00AC417C">
        <w:rPr>
          <w:b/>
          <w:noProof/>
        </w:rPr>
        <w:t>47</w:t>
      </w:r>
      <w:r w:rsidRPr="00AC417C">
        <w:rPr>
          <w:noProof/>
        </w:rPr>
        <w:t>(1): p. 129-14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.</w:t>
      </w:r>
      <w:r w:rsidRPr="00AC417C">
        <w:rPr>
          <w:noProof/>
        </w:rPr>
        <w:tab/>
        <w:t xml:space="preserve">Bellman, R.J.v.P.B.P., </w:t>
      </w:r>
      <w:r w:rsidRPr="00AC417C">
        <w:rPr>
          <w:i/>
          <w:noProof/>
        </w:rPr>
        <w:t>Dynamic Programming, Princeton, NJ: Princeton Univ.</w:t>
      </w:r>
      <w:r w:rsidRPr="00AC417C">
        <w:rPr>
          <w:noProof/>
        </w:rPr>
        <w:t xml:space="preserve"> 195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.</w:t>
      </w:r>
      <w:r w:rsidRPr="00AC417C">
        <w:rPr>
          <w:noProof/>
        </w:rPr>
        <w:tab/>
        <w:t xml:space="preserve">Ben, S., et al., </w:t>
      </w:r>
      <w:r w:rsidRPr="00AC417C">
        <w:rPr>
          <w:i/>
          <w:noProof/>
        </w:rPr>
        <w:t>Serotonin selectively modulates reward value in human decision-making.</w:t>
      </w:r>
      <w:r w:rsidRPr="00AC417C">
        <w:rPr>
          <w:noProof/>
        </w:rPr>
        <w:t xml:space="preserve"> 2012. </w:t>
      </w:r>
      <w:r w:rsidRPr="00AC417C">
        <w:rPr>
          <w:b/>
          <w:noProof/>
        </w:rPr>
        <w:t>32</w:t>
      </w:r>
      <w:r w:rsidRPr="00AC417C">
        <w:rPr>
          <w:noProof/>
        </w:rPr>
        <w:t>(17): p. 5833-4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.</w:t>
      </w:r>
      <w:r w:rsidRPr="00AC417C">
        <w:rPr>
          <w:noProof/>
        </w:rPr>
        <w:tab/>
        <w:t xml:space="preserve">Bertsekas, D.P. and J.N. Tsitsiklis, </w:t>
      </w:r>
      <w:r w:rsidRPr="00AC417C">
        <w:rPr>
          <w:i/>
          <w:noProof/>
        </w:rPr>
        <w:t>Neuro-dynamic programming</w:t>
      </w:r>
      <w:r w:rsidRPr="00AC417C">
        <w:rPr>
          <w:noProof/>
        </w:rPr>
        <w:t>. Vol. 5. 1996: Athena Scientific Belmont, MA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2.</w:t>
      </w:r>
      <w:r w:rsidRPr="00AC417C">
        <w:rPr>
          <w:noProof/>
        </w:rPr>
        <w:tab/>
        <w:t xml:space="preserve">Bettman, J.R., </w:t>
      </w:r>
      <w:r w:rsidRPr="00AC417C">
        <w:rPr>
          <w:i/>
          <w:noProof/>
        </w:rPr>
        <w:t>Information processing theory of consumer choice</w:t>
      </w:r>
      <w:r w:rsidRPr="00AC417C">
        <w:rPr>
          <w:noProof/>
        </w:rPr>
        <w:t>. 1979: Addison-Wesley Pub. Co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3.</w:t>
      </w:r>
      <w:r w:rsidRPr="00AC417C">
        <w:rPr>
          <w:noProof/>
        </w:rPr>
        <w:tab/>
        <w:t xml:space="preserve">Biele, G., I. Erev, and E.J.J.o.M.P. Ert, </w:t>
      </w:r>
      <w:r w:rsidRPr="00AC417C">
        <w:rPr>
          <w:i/>
          <w:noProof/>
        </w:rPr>
        <w:t>Learning, risk attitude and hot stoves in restless bandit problems.</w:t>
      </w:r>
      <w:r w:rsidRPr="00AC417C">
        <w:rPr>
          <w:noProof/>
        </w:rPr>
        <w:t xml:space="preserve"> 2009. </w:t>
      </w:r>
      <w:r w:rsidRPr="00AC417C">
        <w:rPr>
          <w:b/>
          <w:noProof/>
        </w:rPr>
        <w:t>53</w:t>
      </w:r>
      <w:r w:rsidRPr="00AC417C">
        <w:rPr>
          <w:noProof/>
        </w:rPr>
        <w:t>(3): p. 155-16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4.</w:t>
      </w:r>
      <w:r w:rsidRPr="00AC417C">
        <w:rPr>
          <w:noProof/>
        </w:rPr>
        <w:tab/>
        <w:t xml:space="preserve">Bornstein, A.M., et al., </w:t>
      </w:r>
      <w:r w:rsidRPr="00AC417C">
        <w:rPr>
          <w:i/>
          <w:noProof/>
        </w:rPr>
        <w:t>Reminders of past choices bias decisions for reward in humans.</w:t>
      </w:r>
      <w:r w:rsidRPr="00AC417C">
        <w:rPr>
          <w:noProof/>
        </w:rPr>
        <w:t xml:space="preserve"> 2017. </w:t>
      </w:r>
      <w:r w:rsidRPr="00AC417C">
        <w:rPr>
          <w:b/>
          <w:noProof/>
        </w:rPr>
        <w:t>8</w:t>
      </w:r>
      <w:r w:rsidRPr="00AC417C">
        <w:rPr>
          <w:noProof/>
        </w:rPr>
        <w:t>: p. 1595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5.</w:t>
      </w:r>
      <w:r w:rsidRPr="00AC417C">
        <w:rPr>
          <w:noProof/>
        </w:rPr>
        <w:tab/>
        <w:t xml:space="preserve">Botvinick, M.M., Y. Niv, and A.C.J.C. Barto, </w:t>
      </w:r>
      <w:r w:rsidRPr="00AC417C">
        <w:rPr>
          <w:i/>
          <w:noProof/>
        </w:rPr>
        <w:t>Hierarchically organized behavior and its neural foundations: a reinforcement learning perspective.</w:t>
      </w:r>
      <w:r w:rsidRPr="00AC417C">
        <w:rPr>
          <w:noProof/>
        </w:rPr>
        <w:t xml:space="preserve"> 2009. </w:t>
      </w:r>
      <w:r w:rsidRPr="00AC417C">
        <w:rPr>
          <w:b/>
          <w:noProof/>
        </w:rPr>
        <w:t>113</w:t>
      </w:r>
      <w:r w:rsidRPr="00AC417C">
        <w:rPr>
          <w:noProof/>
        </w:rPr>
        <w:t>(3): p. 262-28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6.</w:t>
      </w:r>
      <w:r w:rsidRPr="00AC417C">
        <w:rPr>
          <w:noProof/>
        </w:rPr>
        <w:tab/>
        <w:t xml:space="preserve">Braver, T.S., J.D.J.C.o.c.p.A. Cohen, and p. XVIII, </w:t>
      </w:r>
      <w:r w:rsidRPr="00AC417C">
        <w:rPr>
          <w:i/>
          <w:noProof/>
        </w:rPr>
        <w:t>On the control of control: The role of dopamine in regulating prefrontal function and working memory.</w:t>
      </w:r>
      <w:r w:rsidRPr="00AC417C">
        <w:rPr>
          <w:noProof/>
        </w:rPr>
        <w:t xml:space="preserve"> 2000: p. 713-73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7.</w:t>
      </w:r>
      <w:r w:rsidRPr="00AC417C">
        <w:rPr>
          <w:noProof/>
        </w:rPr>
        <w:tab/>
        <w:t xml:space="preserve">Brown, T.I., et al., </w:t>
      </w:r>
      <w:r w:rsidRPr="00AC417C">
        <w:rPr>
          <w:i/>
          <w:noProof/>
        </w:rPr>
        <w:t>Cooperative interactions between hippocampal and striatal systems support flexible navigation.</w:t>
      </w:r>
      <w:r w:rsidRPr="00AC417C">
        <w:rPr>
          <w:noProof/>
        </w:rPr>
        <w:t xml:space="preserve"> 2012. </w:t>
      </w:r>
      <w:r w:rsidRPr="00AC417C">
        <w:rPr>
          <w:b/>
          <w:noProof/>
        </w:rPr>
        <w:t>60</w:t>
      </w:r>
      <w:r w:rsidRPr="00AC417C">
        <w:rPr>
          <w:noProof/>
        </w:rPr>
        <w:t>(2): p. 1316-133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8.</w:t>
      </w:r>
      <w:r w:rsidRPr="00AC417C">
        <w:rPr>
          <w:noProof/>
        </w:rPr>
        <w:tab/>
        <w:t xml:space="preserve">Carr, M.F., S.P. Jadhav, and L.M.J.N.n. Frank, </w:t>
      </w:r>
      <w:r w:rsidRPr="00AC417C">
        <w:rPr>
          <w:i/>
          <w:noProof/>
        </w:rPr>
        <w:t>Hippocampal replay in the awake state: a potential substrate for memory consolidation and retrieval.</w:t>
      </w:r>
      <w:r w:rsidRPr="00AC417C">
        <w:rPr>
          <w:noProof/>
        </w:rPr>
        <w:t xml:space="preserve"> 2011. </w:t>
      </w:r>
      <w:r w:rsidRPr="00AC417C">
        <w:rPr>
          <w:b/>
          <w:noProof/>
        </w:rPr>
        <w:t>14</w:t>
      </w:r>
      <w:r w:rsidRPr="00AC417C">
        <w:rPr>
          <w:noProof/>
        </w:rPr>
        <w:t>(2): p. 14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9.</w:t>
      </w:r>
      <w:r w:rsidRPr="00AC417C">
        <w:rPr>
          <w:noProof/>
        </w:rPr>
        <w:tab/>
        <w:t xml:space="preserve">Cassandra, A.R., L.P. Kaelbling, and M.L. Littman. </w:t>
      </w:r>
      <w:r w:rsidRPr="00AC417C">
        <w:rPr>
          <w:i/>
          <w:noProof/>
        </w:rPr>
        <w:t>Acting optimally in partially observable stochastic domains</w:t>
      </w:r>
      <w:r w:rsidRPr="00AC417C">
        <w:rPr>
          <w:noProof/>
        </w:rPr>
        <w:t xml:space="preserve">. in </w:t>
      </w:r>
      <w:r w:rsidRPr="00AC417C">
        <w:rPr>
          <w:i/>
          <w:noProof/>
        </w:rPr>
        <w:t>Twelfth National Conference on Artificial Intelligence</w:t>
      </w:r>
      <w:r w:rsidRPr="00AC417C">
        <w:rPr>
          <w:noProof/>
        </w:rPr>
        <w:t>. 199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0.</w:t>
      </w:r>
      <w:r w:rsidRPr="00AC417C">
        <w:rPr>
          <w:noProof/>
        </w:rPr>
        <w:tab/>
        <w:t xml:space="preserve">Cohen, J.D., T.S. Braver, and J.W.J.C.o.i.n. Brown, </w:t>
      </w:r>
      <w:r w:rsidRPr="00AC417C">
        <w:rPr>
          <w:i/>
          <w:noProof/>
        </w:rPr>
        <w:t>Computational perspectives on dopamine function in prefrontal cortex.</w:t>
      </w:r>
      <w:r w:rsidRPr="00AC417C">
        <w:rPr>
          <w:noProof/>
        </w:rPr>
        <w:t xml:space="preserve"> 2002. </w:t>
      </w:r>
      <w:r w:rsidRPr="00AC417C">
        <w:rPr>
          <w:b/>
          <w:noProof/>
        </w:rPr>
        <w:t>12</w:t>
      </w:r>
      <w:r w:rsidRPr="00AC417C">
        <w:rPr>
          <w:noProof/>
        </w:rPr>
        <w:t>(2): p. 223-229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1.</w:t>
      </w:r>
      <w:r w:rsidRPr="00AC417C">
        <w:rPr>
          <w:noProof/>
        </w:rPr>
        <w:tab/>
        <w:t xml:space="preserve">Cohen, J.Y., et al., </w:t>
      </w:r>
      <w:r w:rsidRPr="00AC417C">
        <w:rPr>
          <w:i/>
          <w:noProof/>
        </w:rPr>
        <w:t>Neuron-type-specific signals for reward and punishment in the ventral tegmental area.</w:t>
      </w:r>
      <w:r w:rsidRPr="00AC417C">
        <w:rPr>
          <w:noProof/>
        </w:rPr>
        <w:t xml:space="preserve"> 2012. </w:t>
      </w:r>
      <w:r w:rsidRPr="00AC417C">
        <w:rPr>
          <w:b/>
          <w:noProof/>
        </w:rPr>
        <w:t>482</w:t>
      </w:r>
      <w:r w:rsidRPr="00AC417C">
        <w:rPr>
          <w:noProof/>
        </w:rPr>
        <w:t>(7383): p. 8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lastRenderedPageBreak/>
        <w:t>22.</w:t>
      </w:r>
      <w:r w:rsidRPr="00AC417C">
        <w:rPr>
          <w:noProof/>
        </w:rPr>
        <w:tab/>
        <w:t xml:space="preserve">Collins, A.G., et al., </w:t>
      </w:r>
      <w:r w:rsidRPr="00AC417C">
        <w:rPr>
          <w:i/>
          <w:noProof/>
        </w:rPr>
        <w:t>Working memory contributions to reinforcement learning impairments in schizophrenia.</w:t>
      </w:r>
      <w:r w:rsidRPr="00AC417C">
        <w:rPr>
          <w:noProof/>
        </w:rPr>
        <w:t xml:space="preserve"> 2014. </w:t>
      </w:r>
      <w:r w:rsidRPr="00AC417C">
        <w:rPr>
          <w:b/>
          <w:noProof/>
        </w:rPr>
        <w:t>34</w:t>
      </w:r>
      <w:r w:rsidRPr="00AC417C">
        <w:rPr>
          <w:noProof/>
        </w:rPr>
        <w:t>(41): p. 13747-13756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3.</w:t>
      </w:r>
      <w:r w:rsidRPr="00AC417C">
        <w:rPr>
          <w:noProof/>
        </w:rPr>
        <w:tab/>
        <w:t xml:space="preserve">Collins, A.G. and M.J.J.E.J.o.N. Frank, </w:t>
      </w:r>
      <w:r w:rsidRPr="00AC417C">
        <w:rPr>
          <w:i/>
          <w:noProof/>
        </w:rPr>
        <w:t>How much of reinforcement learning is working memory, not reinforcement learning? A behavioral, computational, and neurogenetic analysis.</w:t>
      </w:r>
      <w:r w:rsidRPr="00AC417C">
        <w:rPr>
          <w:noProof/>
        </w:rPr>
        <w:t xml:space="preserve"> 2012. </w:t>
      </w:r>
      <w:r w:rsidRPr="00AC417C">
        <w:rPr>
          <w:b/>
          <w:noProof/>
        </w:rPr>
        <w:t>35</w:t>
      </w:r>
      <w:r w:rsidRPr="00AC417C">
        <w:rPr>
          <w:noProof/>
        </w:rPr>
        <w:t>(7): p. 1024-103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4.</w:t>
      </w:r>
      <w:r w:rsidRPr="00AC417C">
        <w:rPr>
          <w:noProof/>
        </w:rPr>
        <w:tab/>
        <w:t xml:space="preserve">Cushman, F. and A.J.P.o.t.N.A.o.S. Morris, </w:t>
      </w:r>
      <w:r w:rsidRPr="00AC417C">
        <w:rPr>
          <w:i/>
          <w:noProof/>
        </w:rPr>
        <w:t>Habitual control of goal selection in humans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112</w:t>
      </w:r>
      <w:r w:rsidRPr="00AC417C">
        <w:rPr>
          <w:noProof/>
        </w:rPr>
        <w:t>(45): p. 13817-1382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5.</w:t>
      </w:r>
      <w:r w:rsidRPr="00AC417C">
        <w:rPr>
          <w:noProof/>
        </w:rPr>
        <w:tab/>
        <w:t xml:space="preserve">Daphna, S. and A.D. Wagner, %J Neuron, </w:t>
      </w:r>
      <w:r w:rsidRPr="00AC417C">
        <w:rPr>
          <w:i/>
          <w:noProof/>
        </w:rPr>
        <w:t>Integrating memories in the human brain: hippocampal-midbrain encoding of overlapping events.</w:t>
      </w:r>
      <w:r w:rsidRPr="00AC417C">
        <w:rPr>
          <w:noProof/>
        </w:rPr>
        <w:t xml:space="preserve"> 2008. </w:t>
      </w:r>
      <w:r w:rsidRPr="00AC417C">
        <w:rPr>
          <w:b/>
          <w:noProof/>
        </w:rPr>
        <w:t>60</w:t>
      </w:r>
      <w:r w:rsidRPr="00AC417C">
        <w:rPr>
          <w:noProof/>
        </w:rPr>
        <w:t>(2): p. 378-389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6.</w:t>
      </w:r>
      <w:r w:rsidRPr="00AC417C">
        <w:rPr>
          <w:noProof/>
        </w:rPr>
        <w:tab/>
        <w:t xml:space="preserve">Daw, N.D., </w:t>
      </w:r>
      <w:r w:rsidRPr="00AC417C">
        <w:rPr>
          <w:i/>
          <w:noProof/>
        </w:rPr>
        <w:t>Advanced reinforcement learning</w:t>
      </w:r>
      <w:r w:rsidRPr="00AC417C">
        <w:rPr>
          <w:noProof/>
        </w:rPr>
        <w:t xml:space="preserve">, in </w:t>
      </w:r>
      <w:r w:rsidRPr="00AC417C">
        <w:rPr>
          <w:i/>
          <w:noProof/>
        </w:rPr>
        <w:t>Neuroeconomics</w:t>
      </w:r>
      <w:r w:rsidRPr="00AC417C">
        <w:rPr>
          <w:noProof/>
        </w:rPr>
        <w:t>. 2014, Elsevier. p. 299-32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7.</w:t>
      </w:r>
      <w:r w:rsidRPr="00AC417C">
        <w:rPr>
          <w:noProof/>
        </w:rPr>
        <w:tab/>
        <w:t xml:space="preserve">Daw, N.D., A.C. Courville, and D.S.J.N.c. Tourtezky, </w:t>
      </w:r>
      <w:r w:rsidRPr="00AC417C">
        <w:rPr>
          <w:i/>
          <w:noProof/>
        </w:rPr>
        <w:t>Erratum: Representation and timing in theories of the dopamine system (Neural Computation (July 2006) 7,(1637)).</w:t>
      </w:r>
      <w:r w:rsidRPr="00AC417C">
        <w:rPr>
          <w:noProof/>
        </w:rPr>
        <w:t xml:space="preserve"> 2006. </w:t>
      </w:r>
      <w:r w:rsidRPr="00AC417C">
        <w:rPr>
          <w:b/>
          <w:noProof/>
        </w:rPr>
        <w:t>18</w:t>
      </w:r>
      <w:r w:rsidRPr="00AC417C">
        <w:rPr>
          <w:noProof/>
        </w:rPr>
        <w:t>(10): p. 258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8.</w:t>
      </w:r>
      <w:r w:rsidRPr="00AC417C">
        <w:rPr>
          <w:noProof/>
        </w:rPr>
        <w:tab/>
        <w:t xml:space="preserve">Daw, N.D. and P.J.P.T.o.t.R.S.B.B.S. Dayan, </w:t>
      </w:r>
      <w:r w:rsidRPr="00AC417C">
        <w:rPr>
          <w:i/>
          <w:noProof/>
        </w:rPr>
        <w:t>The algorithmic anatomy of model-based evaluation.</w:t>
      </w:r>
      <w:r w:rsidRPr="00AC417C">
        <w:rPr>
          <w:noProof/>
        </w:rPr>
        <w:t xml:space="preserve"> 2014. </w:t>
      </w:r>
      <w:r w:rsidRPr="00AC417C">
        <w:rPr>
          <w:b/>
          <w:noProof/>
        </w:rPr>
        <w:t>369</w:t>
      </w:r>
      <w:r w:rsidRPr="00AC417C">
        <w:rPr>
          <w:noProof/>
        </w:rPr>
        <w:t>(1655): p. 2013047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29.</w:t>
      </w:r>
      <w:r w:rsidRPr="00AC417C">
        <w:rPr>
          <w:noProof/>
        </w:rPr>
        <w:tab/>
        <w:t xml:space="preserve">Daw, N.D., et al., </w:t>
      </w:r>
      <w:r w:rsidRPr="00AC417C">
        <w:rPr>
          <w:i/>
          <w:noProof/>
        </w:rPr>
        <w:t>Model-based influences on humans' choices and striatal prediction errors.</w:t>
      </w:r>
      <w:r w:rsidRPr="00AC417C">
        <w:rPr>
          <w:noProof/>
        </w:rPr>
        <w:t xml:space="preserve"> 2011. </w:t>
      </w:r>
      <w:r w:rsidRPr="00AC417C">
        <w:rPr>
          <w:b/>
          <w:noProof/>
        </w:rPr>
        <w:t>69</w:t>
      </w:r>
      <w:r w:rsidRPr="00AC417C">
        <w:rPr>
          <w:noProof/>
        </w:rPr>
        <w:t>(6): p. 1204-121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0.</w:t>
      </w:r>
      <w:r w:rsidRPr="00AC417C">
        <w:rPr>
          <w:noProof/>
        </w:rPr>
        <w:tab/>
        <w:t xml:space="preserve">Daw, N.D., Y. Niv, and P.J.N.n. Dayan, </w:t>
      </w:r>
      <w:r w:rsidRPr="00AC417C">
        <w:rPr>
          <w:i/>
          <w:noProof/>
        </w:rPr>
        <w:t>Uncertainty-based competition between prefrontal and dorsolateral striatal systems for behavioral control.</w:t>
      </w:r>
      <w:r w:rsidRPr="00AC417C">
        <w:rPr>
          <w:noProof/>
        </w:rPr>
        <w:t xml:space="preserve"> 2005. </w:t>
      </w:r>
      <w:r w:rsidRPr="00AC417C">
        <w:rPr>
          <w:b/>
          <w:noProof/>
        </w:rPr>
        <w:t>8</w:t>
      </w:r>
      <w:r w:rsidRPr="00AC417C">
        <w:rPr>
          <w:noProof/>
        </w:rPr>
        <w:t>(12): p. 170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1.</w:t>
      </w:r>
      <w:r w:rsidRPr="00AC417C">
        <w:rPr>
          <w:noProof/>
        </w:rPr>
        <w:tab/>
        <w:t xml:space="preserve">Daw, N.D. and J.P. O’Doherty, </w:t>
      </w:r>
      <w:r w:rsidRPr="00AC417C">
        <w:rPr>
          <w:i/>
          <w:noProof/>
        </w:rPr>
        <w:t>Multiple systems for value learning</w:t>
      </w:r>
      <w:r w:rsidRPr="00AC417C">
        <w:rPr>
          <w:noProof/>
        </w:rPr>
        <w:t xml:space="preserve">, in </w:t>
      </w:r>
      <w:r w:rsidRPr="00AC417C">
        <w:rPr>
          <w:i/>
          <w:noProof/>
        </w:rPr>
        <w:t>Neuroeconomics</w:t>
      </w:r>
      <w:r w:rsidRPr="00AC417C">
        <w:rPr>
          <w:noProof/>
        </w:rPr>
        <w:t>. 2014, Elsevier. p. 393-41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2.</w:t>
      </w:r>
      <w:r w:rsidRPr="00AC417C">
        <w:rPr>
          <w:noProof/>
        </w:rPr>
        <w:tab/>
        <w:t xml:space="preserve">Daw, N.D. and P.N. Tobler, </w:t>
      </w:r>
      <w:r w:rsidRPr="00AC417C">
        <w:rPr>
          <w:i/>
          <w:noProof/>
        </w:rPr>
        <w:t>Value learning through reinforcement: the basics of dopamine and reinforcement learning</w:t>
      </w:r>
      <w:r w:rsidRPr="00AC417C">
        <w:rPr>
          <w:noProof/>
        </w:rPr>
        <w:t xml:space="preserve">, in </w:t>
      </w:r>
      <w:r w:rsidRPr="00AC417C">
        <w:rPr>
          <w:i/>
          <w:noProof/>
        </w:rPr>
        <w:t>Neuroeconomics</w:t>
      </w:r>
      <w:r w:rsidRPr="00AC417C">
        <w:rPr>
          <w:noProof/>
        </w:rPr>
        <w:t>. 2014, Elsevier. p. 283-29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3.</w:t>
      </w:r>
      <w:r w:rsidRPr="00AC417C">
        <w:rPr>
          <w:noProof/>
        </w:rPr>
        <w:tab/>
        <w:t xml:space="preserve">Dayan, P.J.N.C., </w:t>
      </w:r>
      <w:r w:rsidRPr="00AC417C">
        <w:rPr>
          <w:i/>
          <w:noProof/>
        </w:rPr>
        <w:t>Improving generalization for temporal difference learning: The successor representation.</w:t>
      </w:r>
      <w:r w:rsidRPr="00AC417C">
        <w:rPr>
          <w:noProof/>
        </w:rPr>
        <w:t xml:space="preserve"> 1993. </w:t>
      </w:r>
      <w:r w:rsidRPr="00AC417C">
        <w:rPr>
          <w:b/>
          <w:noProof/>
        </w:rPr>
        <w:t>5</w:t>
      </w:r>
      <w:r w:rsidRPr="00AC417C">
        <w:rPr>
          <w:noProof/>
        </w:rPr>
        <w:t>(4): p. 613-62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4.</w:t>
      </w:r>
      <w:r w:rsidRPr="00AC417C">
        <w:rPr>
          <w:noProof/>
        </w:rPr>
        <w:tab/>
        <w:t xml:space="preserve">Dezfouli, A. and B.W.J.P.c.b. Balleine, </w:t>
      </w:r>
      <w:r w:rsidRPr="00AC417C">
        <w:rPr>
          <w:i/>
          <w:noProof/>
        </w:rPr>
        <w:t>Actions, action sequences and habits: evidence that goal-directed and habitual action control are hierarchically organized.</w:t>
      </w:r>
      <w:r w:rsidRPr="00AC417C">
        <w:rPr>
          <w:noProof/>
        </w:rPr>
        <w:t xml:space="preserve"> 2013. </w:t>
      </w:r>
      <w:r w:rsidRPr="00AC417C">
        <w:rPr>
          <w:b/>
          <w:noProof/>
        </w:rPr>
        <w:t>9</w:t>
      </w:r>
      <w:r w:rsidRPr="00AC417C">
        <w:rPr>
          <w:noProof/>
        </w:rPr>
        <w:t>(12): p. e100336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5.</w:t>
      </w:r>
      <w:r w:rsidRPr="00AC417C">
        <w:rPr>
          <w:noProof/>
        </w:rPr>
        <w:tab/>
        <w:t xml:space="preserve">Dickinson, A., B.J.S.s.h.o.e.p.L. Balleine, motivation, and emotion, </w:t>
      </w:r>
      <w:r w:rsidRPr="00AC417C">
        <w:rPr>
          <w:i/>
          <w:noProof/>
        </w:rPr>
        <w:t>The role of learning in the operation of motivational systems.</w:t>
      </w:r>
      <w:r w:rsidRPr="00AC417C">
        <w:rPr>
          <w:noProof/>
        </w:rPr>
        <w:t xml:space="preserve"> 2002. </w:t>
      </w:r>
      <w:r w:rsidRPr="00AC417C">
        <w:rPr>
          <w:b/>
          <w:noProof/>
        </w:rPr>
        <w:t>3</w:t>
      </w:r>
      <w:r w:rsidRPr="00AC417C">
        <w:rPr>
          <w:noProof/>
        </w:rPr>
        <w:t>: p. 497-53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6.</w:t>
      </w:r>
      <w:r w:rsidRPr="00AC417C">
        <w:rPr>
          <w:noProof/>
        </w:rPr>
        <w:tab/>
        <w:t xml:space="preserve">Diuk, C., et al., </w:t>
      </w:r>
      <w:r w:rsidRPr="00AC417C">
        <w:rPr>
          <w:i/>
          <w:noProof/>
        </w:rPr>
        <w:t>Hierarchical learning induces two simultaneous, but separable, prediction errors in human basal ganglia.</w:t>
      </w:r>
      <w:r w:rsidRPr="00AC417C">
        <w:rPr>
          <w:noProof/>
        </w:rPr>
        <w:t xml:space="preserve"> 2013. </w:t>
      </w:r>
      <w:r w:rsidRPr="00AC417C">
        <w:rPr>
          <w:b/>
          <w:noProof/>
        </w:rPr>
        <w:t>33</w:t>
      </w:r>
      <w:r w:rsidRPr="00AC417C">
        <w:rPr>
          <w:noProof/>
        </w:rPr>
        <w:t>(13): p. 5797-580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7.</w:t>
      </w:r>
      <w:r w:rsidRPr="00AC417C">
        <w:rPr>
          <w:noProof/>
        </w:rPr>
        <w:tab/>
        <w:t xml:space="preserve">Dolan, R.J. and P.J.N. Dayan, </w:t>
      </w:r>
      <w:r w:rsidRPr="00AC417C">
        <w:rPr>
          <w:i/>
          <w:noProof/>
        </w:rPr>
        <w:t>Goals and habits in the brain.</w:t>
      </w:r>
      <w:r w:rsidRPr="00AC417C">
        <w:rPr>
          <w:noProof/>
        </w:rPr>
        <w:t xml:space="preserve"> 2013. </w:t>
      </w:r>
      <w:r w:rsidRPr="00AC417C">
        <w:rPr>
          <w:b/>
          <w:noProof/>
        </w:rPr>
        <w:t>80</w:t>
      </w:r>
      <w:r w:rsidRPr="00AC417C">
        <w:rPr>
          <w:noProof/>
        </w:rPr>
        <w:t>(2): p. 312-32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8.</w:t>
      </w:r>
      <w:r w:rsidRPr="00AC417C">
        <w:rPr>
          <w:noProof/>
        </w:rPr>
        <w:tab/>
        <w:t xml:space="preserve">Doll, B.B., et al., </w:t>
      </w:r>
      <w:r w:rsidRPr="00AC417C">
        <w:rPr>
          <w:i/>
          <w:noProof/>
        </w:rPr>
        <w:t>Model-based choices involve prospective neural activity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18</w:t>
      </w:r>
      <w:r w:rsidRPr="00AC417C">
        <w:rPr>
          <w:noProof/>
        </w:rPr>
        <w:t>(5): p. 76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39.</w:t>
      </w:r>
      <w:r w:rsidRPr="00AC417C">
        <w:rPr>
          <w:noProof/>
        </w:rPr>
        <w:tab/>
        <w:t xml:space="preserve">Eichenbaum, H. and N.J. Cohen, </w:t>
      </w:r>
      <w:r w:rsidRPr="00AC417C">
        <w:rPr>
          <w:i/>
          <w:noProof/>
        </w:rPr>
        <w:t>From conditioning to conscious recollection: Memory systems of the brain</w:t>
      </w:r>
      <w:r w:rsidRPr="00AC417C">
        <w:rPr>
          <w:noProof/>
        </w:rPr>
        <w:t>. 2004: Oxford University Press on Demand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0.</w:t>
      </w:r>
      <w:r w:rsidRPr="00AC417C">
        <w:rPr>
          <w:noProof/>
        </w:rPr>
        <w:tab/>
        <w:t xml:space="preserve">Engel, Y., S. Mannor, and R. Meir. </w:t>
      </w:r>
      <w:r w:rsidRPr="00AC417C">
        <w:rPr>
          <w:i/>
          <w:noProof/>
        </w:rPr>
        <w:t>Reinforcement learning with Gaussian processes</w:t>
      </w:r>
      <w:r w:rsidRPr="00AC417C">
        <w:rPr>
          <w:noProof/>
        </w:rPr>
        <w:t xml:space="preserve">. in </w:t>
      </w:r>
      <w:r w:rsidRPr="00AC417C">
        <w:rPr>
          <w:i/>
          <w:noProof/>
        </w:rPr>
        <w:t>Proceedings of the 22nd international conference on Machine learning</w:t>
      </w:r>
      <w:r w:rsidRPr="00AC417C">
        <w:rPr>
          <w:noProof/>
        </w:rPr>
        <w:t>. 2005. ACM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1.</w:t>
      </w:r>
      <w:r w:rsidRPr="00AC417C">
        <w:rPr>
          <w:noProof/>
        </w:rPr>
        <w:tab/>
        <w:t xml:space="preserve">Erev, I., E. Ert, and E.J.J.o.B.D.M. Yechiam, </w:t>
      </w:r>
      <w:r w:rsidRPr="00AC417C">
        <w:rPr>
          <w:i/>
          <w:noProof/>
        </w:rPr>
        <w:t>Loss aversion, diminishing sensitivity, and the effect of experience on repeated decisions.</w:t>
      </w:r>
      <w:r w:rsidRPr="00AC417C">
        <w:rPr>
          <w:noProof/>
        </w:rPr>
        <w:t xml:space="preserve"> 2008. </w:t>
      </w:r>
      <w:r w:rsidRPr="00AC417C">
        <w:rPr>
          <w:b/>
          <w:noProof/>
        </w:rPr>
        <w:t>21</w:t>
      </w:r>
      <w:r w:rsidRPr="00AC417C">
        <w:rPr>
          <w:noProof/>
        </w:rPr>
        <w:t>(5): p. 575-59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2.</w:t>
      </w:r>
      <w:r w:rsidRPr="00AC417C">
        <w:rPr>
          <w:noProof/>
        </w:rPr>
        <w:tab/>
        <w:t xml:space="preserve">Everitt, B.J. and T.W.J.N.n. Robbins, </w:t>
      </w:r>
      <w:r w:rsidRPr="00AC417C">
        <w:rPr>
          <w:i/>
          <w:noProof/>
        </w:rPr>
        <w:t>Neural systems of reinforcement for drug addiction: from actions to habits to compulsion.</w:t>
      </w:r>
      <w:r w:rsidRPr="00AC417C">
        <w:rPr>
          <w:noProof/>
        </w:rPr>
        <w:t xml:space="preserve"> 2005. </w:t>
      </w:r>
      <w:r w:rsidRPr="00AC417C">
        <w:rPr>
          <w:b/>
          <w:noProof/>
        </w:rPr>
        <w:t>8</w:t>
      </w:r>
      <w:r w:rsidRPr="00AC417C">
        <w:rPr>
          <w:noProof/>
        </w:rPr>
        <w:t>(11): p. 148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lastRenderedPageBreak/>
        <w:t>43.</w:t>
      </w:r>
      <w:r w:rsidRPr="00AC417C">
        <w:rPr>
          <w:noProof/>
        </w:rPr>
        <w:tab/>
        <w:t xml:space="preserve">Ezzyat, Y. and L.J.P.S. Davachi, </w:t>
      </w:r>
      <w:r w:rsidRPr="00AC417C">
        <w:rPr>
          <w:i/>
          <w:noProof/>
        </w:rPr>
        <w:t>What constitutes an episode in episodic memory?</w:t>
      </w:r>
      <w:r w:rsidRPr="00AC417C">
        <w:rPr>
          <w:noProof/>
        </w:rPr>
        <w:t xml:space="preserve"> 2011. </w:t>
      </w:r>
      <w:r w:rsidRPr="00AC417C">
        <w:rPr>
          <w:b/>
          <w:noProof/>
        </w:rPr>
        <w:t>22</w:t>
      </w:r>
      <w:r w:rsidRPr="00AC417C">
        <w:rPr>
          <w:noProof/>
        </w:rPr>
        <w:t>(2): p. 243-25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4.</w:t>
      </w:r>
      <w:r w:rsidRPr="00AC417C">
        <w:rPr>
          <w:noProof/>
        </w:rPr>
        <w:tab/>
        <w:t xml:space="preserve">Foster, D., R. Morris, and P.J.H. Dayan, </w:t>
      </w:r>
      <w:r w:rsidRPr="00AC417C">
        <w:rPr>
          <w:i/>
          <w:noProof/>
        </w:rPr>
        <w:t>A model of hippocampally dependent navigation, using the temporal difference learning rule.</w:t>
      </w:r>
      <w:r w:rsidRPr="00AC417C">
        <w:rPr>
          <w:noProof/>
        </w:rPr>
        <w:t xml:space="preserve"> 2000. </w:t>
      </w:r>
      <w:r w:rsidRPr="00AC417C">
        <w:rPr>
          <w:b/>
          <w:noProof/>
        </w:rPr>
        <w:t>10</w:t>
      </w:r>
      <w:r w:rsidRPr="00AC417C">
        <w:rPr>
          <w:noProof/>
        </w:rPr>
        <w:t>(1): p. 1-16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5.</w:t>
      </w:r>
      <w:r w:rsidRPr="00AC417C">
        <w:rPr>
          <w:noProof/>
        </w:rPr>
        <w:tab/>
        <w:t xml:space="preserve">Frank, M.J., L.C. Seeberger, and R.C.J.S. O'reilly, </w:t>
      </w:r>
      <w:r w:rsidRPr="00AC417C">
        <w:rPr>
          <w:i/>
          <w:noProof/>
        </w:rPr>
        <w:t>By carrot or by stick: cognitive reinforcement learning in parkinsonism.</w:t>
      </w:r>
      <w:r w:rsidRPr="00AC417C">
        <w:rPr>
          <w:noProof/>
        </w:rPr>
        <w:t xml:space="preserve"> 2004. </w:t>
      </w:r>
      <w:r w:rsidRPr="00AC417C">
        <w:rPr>
          <w:b/>
          <w:noProof/>
        </w:rPr>
        <w:t>306</w:t>
      </w:r>
      <w:r w:rsidRPr="00AC417C">
        <w:rPr>
          <w:noProof/>
        </w:rPr>
        <w:t>(5703): p. 1940-194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6.</w:t>
      </w:r>
      <w:r w:rsidRPr="00AC417C">
        <w:rPr>
          <w:noProof/>
        </w:rPr>
        <w:tab/>
        <w:t xml:space="preserve">Fu, W.-T. and J.R.J.P.r. Anderson, </w:t>
      </w:r>
      <w:r w:rsidRPr="00AC417C">
        <w:rPr>
          <w:i/>
          <w:noProof/>
        </w:rPr>
        <w:t>Solving the credit assignment problem: explicit and implicit learning of action sequences with probabilistic outcomes.</w:t>
      </w:r>
      <w:r w:rsidRPr="00AC417C">
        <w:rPr>
          <w:noProof/>
        </w:rPr>
        <w:t xml:space="preserve"> 2008. </w:t>
      </w:r>
      <w:r w:rsidRPr="00AC417C">
        <w:rPr>
          <w:b/>
          <w:noProof/>
        </w:rPr>
        <w:t>72</w:t>
      </w:r>
      <w:r w:rsidRPr="00AC417C">
        <w:rPr>
          <w:noProof/>
        </w:rPr>
        <w:t>(3): p. 321-33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7.</w:t>
      </w:r>
      <w:r w:rsidRPr="00AC417C">
        <w:rPr>
          <w:noProof/>
        </w:rPr>
        <w:tab/>
        <w:t xml:space="preserve">G Elliott, W. and S.J.S. Daphna, </w:t>
      </w:r>
      <w:r w:rsidRPr="00AC417C">
        <w:rPr>
          <w:i/>
          <w:noProof/>
        </w:rPr>
        <w:t>Preference by association: how memory mechanisms in the hippocampus bias decisions.</w:t>
      </w:r>
      <w:r w:rsidRPr="00AC417C">
        <w:rPr>
          <w:noProof/>
        </w:rPr>
        <w:t xml:space="preserve"> 2012. </w:t>
      </w:r>
      <w:r w:rsidRPr="00AC417C">
        <w:rPr>
          <w:b/>
          <w:noProof/>
        </w:rPr>
        <w:t>338</w:t>
      </w:r>
      <w:r w:rsidRPr="00AC417C">
        <w:rPr>
          <w:noProof/>
        </w:rPr>
        <w:t>(6104): p. 270-27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8.</w:t>
      </w:r>
      <w:r w:rsidRPr="00AC417C">
        <w:rPr>
          <w:noProof/>
        </w:rPr>
        <w:tab/>
        <w:t xml:space="preserve">Gabrieli, J.D.J.A.r.o.p., </w:t>
      </w:r>
      <w:r w:rsidRPr="00AC417C">
        <w:rPr>
          <w:i/>
          <w:noProof/>
        </w:rPr>
        <w:t>Cognitive neuroscience of human memory.</w:t>
      </w:r>
      <w:r w:rsidRPr="00AC417C">
        <w:rPr>
          <w:noProof/>
        </w:rPr>
        <w:t xml:space="preserve"> 1998. </w:t>
      </w:r>
      <w:r w:rsidRPr="00AC417C">
        <w:rPr>
          <w:b/>
          <w:noProof/>
        </w:rPr>
        <w:t>49</w:t>
      </w:r>
      <w:r w:rsidRPr="00AC417C">
        <w:rPr>
          <w:noProof/>
        </w:rPr>
        <w:t>(1): p. 87-11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49.</w:t>
      </w:r>
      <w:r w:rsidRPr="00AC417C">
        <w:rPr>
          <w:noProof/>
        </w:rPr>
        <w:tab/>
        <w:t xml:space="preserve">Gärtner, T., J.W. Lloyd, and P.A.J.M.L. Flach, </w:t>
      </w:r>
      <w:r w:rsidRPr="00AC417C">
        <w:rPr>
          <w:i/>
          <w:noProof/>
        </w:rPr>
        <w:t>Kernels and distances for structured data.</w:t>
      </w:r>
      <w:r w:rsidRPr="00AC417C">
        <w:rPr>
          <w:noProof/>
        </w:rPr>
        <w:t xml:space="preserve"> 2004. </w:t>
      </w:r>
      <w:r w:rsidRPr="00AC417C">
        <w:rPr>
          <w:b/>
          <w:noProof/>
        </w:rPr>
        <w:t>57</w:t>
      </w:r>
      <w:r w:rsidRPr="00AC417C">
        <w:rPr>
          <w:noProof/>
        </w:rPr>
        <w:t>(3): p. 205-23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0.</w:t>
      </w:r>
      <w:r w:rsidRPr="00AC417C">
        <w:rPr>
          <w:noProof/>
        </w:rPr>
        <w:tab/>
        <w:t xml:space="preserve">Geman, S., E. Bienenstock, and R.J.N.c. Doursat, </w:t>
      </w:r>
      <w:r w:rsidRPr="00AC417C">
        <w:rPr>
          <w:i/>
          <w:noProof/>
        </w:rPr>
        <w:t>Neural networks and the bias/variance dilemma.</w:t>
      </w:r>
      <w:r w:rsidRPr="00AC417C">
        <w:rPr>
          <w:noProof/>
        </w:rPr>
        <w:t xml:space="preserve"> 1992. </w:t>
      </w:r>
      <w:r w:rsidRPr="00AC417C">
        <w:rPr>
          <w:b/>
          <w:noProof/>
        </w:rPr>
        <w:t>4</w:t>
      </w:r>
      <w:r w:rsidRPr="00AC417C">
        <w:rPr>
          <w:noProof/>
        </w:rPr>
        <w:t>(1): p. 1-5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1.</w:t>
      </w:r>
      <w:r w:rsidRPr="00AC417C">
        <w:rPr>
          <w:noProof/>
        </w:rPr>
        <w:tab/>
        <w:t xml:space="preserve">Gershman, S.J., D.M. Blei, and Y.J.P.r. Niv, </w:t>
      </w:r>
      <w:r w:rsidRPr="00AC417C">
        <w:rPr>
          <w:i/>
          <w:noProof/>
        </w:rPr>
        <w:t>Context, learning, and extinction.</w:t>
      </w:r>
      <w:r w:rsidRPr="00AC417C">
        <w:rPr>
          <w:noProof/>
        </w:rPr>
        <w:t xml:space="preserve"> 2010. </w:t>
      </w:r>
      <w:r w:rsidRPr="00AC417C">
        <w:rPr>
          <w:b/>
          <w:noProof/>
        </w:rPr>
        <w:t>117</w:t>
      </w:r>
      <w:r w:rsidRPr="00AC417C">
        <w:rPr>
          <w:noProof/>
        </w:rPr>
        <w:t>(1): p. 19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2.</w:t>
      </w:r>
      <w:r w:rsidRPr="00AC417C">
        <w:rPr>
          <w:noProof/>
        </w:rPr>
        <w:tab/>
        <w:t xml:space="preserve">Gershman, S.J., A.B. Markman, and A.R.J.J.o.E.P.G. Otto, </w:t>
      </w:r>
      <w:r w:rsidRPr="00AC417C">
        <w:rPr>
          <w:i/>
          <w:noProof/>
        </w:rPr>
        <w:t>Retrospective revaluation in sequential decision making: A tale of two systems.</w:t>
      </w:r>
      <w:r w:rsidRPr="00AC417C">
        <w:rPr>
          <w:noProof/>
        </w:rPr>
        <w:t xml:space="preserve"> 2014. </w:t>
      </w:r>
      <w:r w:rsidRPr="00AC417C">
        <w:rPr>
          <w:b/>
          <w:noProof/>
        </w:rPr>
        <w:t>143</w:t>
      </w:r>
      <w:r w:rsidRPr="00AC417C">
        <w:rPr>
          <w:noProof/>
        </w:rPr>
        <w:t>(1): p. 18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3.</w:t>
      </w:r>
      <w:r w:rsidRPr="00AC417C">
        <w:rPr>
          <w:noProof/>
        </w:rPr>
        <w:tab/>
        <w:t xml:space="preserve">Gershman, S.J., K.A. Norman, and Y.J.C.O.i.B.S. Niv, </w:t>
      </w:r>
      <w:r w:rsidRPr="00AC417C">
        <w:rPr>
          <w:i/>
          <w:noProof/>
        </w:rPr>
        <w:t>Discovering latent causes in reinforcement learning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5</w:t>
      </w:r>
      <w:r w:rsidRPr="00AC417C">
        <w:rPr>
          <w:noProof/>
        </w:rPr>
        <w:t>: p. 43-5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4.</w:t>
      </w:r>
      <w:r w:rsidRPr="00AC417C">
        <w:rPr>
          <w:noProof/>
        </w:rPr>
        <w:tab/>
        <w:t xml:space="preserve">Gilboa, I. and D. Schmeidler, </w:t>
      </w:r>
      <w:r w:rsidRPr="00AC417C">
        <w:rPr>
          <w:i/>
          <w:noProof/>
        </w:rPr>
        <w:t>A theory of case-based decisions</w:t>
      </w:r>
      <w:r w:rsidRPr="00AC417C">
        <w:rPr>
          <w:noProof/>
        </w:rPr>
        <w:t>. 2001: Cambridge University Press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5.</w:t>
      </w:r>
      <w:r w:rsidRPr="00AC417C">
        <w:rPr>
          <w:noProof/>
        </w:rPr>
        <w:tab/>
        <w:t xml:space="preserve">Gillan, C.M., et al., </w:t>
      </w:r>
      <w:r w:rsidRPr="00AC417C">
        <w:rPr>
          <w:i/>
          <w:noProof/>
        </w:rPr>
        <w:t>Characterizing a psychiatric symptom dimension related to deficits in goal-directed control.</w:t>
      </w:r>
      <w:r w:rsidRPr="00AC417C">
        <w:rPr>
          <w:noProof/>
        </w:rPr>
        <w:t xml:space="preserve"> 2016. </w:t>
      </w:r>
      <w:r w:rsidRPr="00AC417C">
        <w:rPr>
          <w:b/>
          <w:noProof/>
        </w:rPr>
        <w:t>5</w:t>
      </w:r>
      <w:r w:rsidRPr="00AC417C">
        <w:rPr>
          <w:noProof/>
        </w:rPr>
        <w:t>: p. e1130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6.</w:t>
      </w:r>
      <w:r w:rsidRPr="00AC417C">
        <w:rPr>
          <w:noProof/>
        </w:rPr>
        <w:tab/>
        <w:t xml:space="preserve">Gläscher, J., et al., </w:t>
      </w:r>
      <w:r w:rsidRPr="00AC417C">
        <w:rPr>
          <w:i/>
          <w:noProof/>
        </w:rPr>
        <w:t>States versus rewards: dissociable neural prediction error signals underlying model-based and model-free reinforcement learning.</w:t>
      </w:r>
      <w:r w:rsidRPr="00AC417C">
        <w:rPr>
          <w:noProof/>
        </w:rPr>
        <w:t xml:space="preserve"> 2010. </w:t>
      </w:r>
      <w:r w:rsidRPr="00AC417C">
        <w:rPr>
          <w:b/>
          <w:noProof/>
        </w:rPr>
        <w:t>66</w:t>
      </w:r>
      <w:r w:rsidRPr="00AC417C">
        <w:rPr>
          <w:noProof/>
        </w:rPr>
        <w:t>(4): p. 585-59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7.</w:t>
      </w:r>
      <w:r w:rsidRPr="00AC417C">
        <w:rPr>
          <w:noProof/>
        </w:rPr>
        <w:tab/>
        <w:t xml:space="preserve">Glimcher, P.W. and E. Fehr, </w:t>
      </w:r>
      <w:r w:rsidRPr="00AC417C">
        <w:rPr>
          <w:i/>
          <w:noProof/>
        </w:rPr>
        <w:t>Neuroeconomics: Decision making and the brain</w:t>
      </w:r>
      <w:r w:rsidRPr="00AC417C">
        <w:rPr>
          <w:noProof/>
        </w:rPr>
        <w:t>. 2013: Academic Press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8.</w:t>
      </w:r>
      <w:r w:rsidRPr="00AC417C">
        <w:rPr>
          <w:noProof/>
        </w:rPr>
        <w:tab/>
        <w:t xml:space="preserve">Gonzalez, C. and V.J.P.r. Dutt, </w:t>
      </w:r>
      <w:r w:rsidRPr="00AC417C">
        <w:rPr>
          <w:i/>
          <w:noProof/>
        </w:rPr>
        <w:t>Instance-based learning: Integrating sampling and repeated decisions from experience.</w:t>
      </w:r>
      <w:r w:rsidRPr="00AC417C">
        <w:rPr>
          <w:noProof/>
        </w:rPr>
        <w:t xml:space="preserve"> 2011. </w:t>
      </w:r>
      <w:r w:rsidRPr="00AC417C">
        <w:rPr>
          <w:b/>
          <w:noProof/>
        </w:rPr>
        <w:t>118</w:t>
      </w:r>
      <w:r w:rsidRPr="00AC417C">
        <w:rPr>
          <w:noProof/>
        </w:rPr>
        <w:t>(4): p. 52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59.</w:t>
      </w:r>
      <w:r w:rsidRPr="00AC417C">
        <w:rPr>
          <w:noProof/>
        </w:rPr>
        <w:tab/>
        <w:t xml:space="preserve">Griffiths, T.L., et al., </w:t>
      </w:r>
      <w:r w:rsidRPr="00AC417C">
        <w:rPr>
          <w:i/>
          <w:noProof/>
        </w:rPr>
        <w:t>Probabilistic models of cognition: exploring representations and inductive biases.</w:t>
      </w:r>
      <w:r w:rsidRPr="00AC417C">
        <w:rPr>
          <w:noProof/>
        </w:rPr>
        <w:t xml:space="preserve"> 2010. </w:t>
      </w:r>
      <w:r w:rsidRPr="00AC417C">
        <w:rPr>
          <w:b/>
          <w:noProof/>
        </w:rPr>
        <w:t>14</w:t>
      </w:r>
      <w:r w:rsidRPr="00AC417C">
        <w:rPr>
          <w:noProof/>
        </w:rPr>
        <w:t>(8): p. 357-36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0.</w:t>
      </w:r>
      <w:r w:rsidRPr="00AC417C">
        <w:rPr>
          <w:noProof/>
        </w:rPr>
        <w:tab/>
        <w:t xml:space="preserve">Gustafson, N.J. and N.D.J.P.C.B. Daw, </w:t>
      </w:r>
      <w:r w:rsidRPr="00AC417C">
        <w:rPr>
          <w:i/>
          <w:noProof/>
        </w:rPr>
        <w:t>Grid cells, place cells, and geodesic generalization for spatial reinforcement learning.</w:t>
      </w:r>
      <w:r w:rsidRPr="00AC417C">
        <w:rPr>
          <w:noProof/>
        </w:rPr>
        <w:t xml:space="preserve"> 2011. </w:t>
      </w:r>
      <w:r w:rsidRPr="00AC417C">
        <w:rPr>
          <w:b/>
          <w:noProof/>
        </w:rPr>
        <w:t>7</w:t>
      </w:r>
      <w:r w:rsidRPr="00AC417C">
        <w:rPr>
          <w:noProof/>
        </w:rPr>
        <w:t>(10): p. e100223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1.</w:t>
      </w:r>
      <w:r w:rsidRPr="00AC417C">
        <w:rPr>
          <w:noProof/>
        </w:rPr>
        <w:tab/>
        <w:t xml:space="preserve">Hare, T.A., et al., </w:t>
      </w:r>
      <w:r w:rsidRPr="00AC417C">
        <w:rPr>
          <w:i/>
          <w:noProof/>
        </w:rPr>
        <w:t>Dissociating the role of the orbitofrontal cortex and the striatum in the computation of goal values and prediction errors.</w:t>
      </w:r>
      <w:r w:rsidRPr="00AC417C">
        <w:rPr>
          <w:noProof/>
        </w:rPr>
        <w:t xml:space="preserve"> 2008. </w:t>
      </w:r>
      <w:r w:rsidRPr="00AC417C">
        <w:rPr>
          <w:b/>
          <w:noProof/>
        </w:rPr>
        <w:t>28</w:t>
      </w:r>
      <w:r w:rsidRPr="00AC417C">
        <w:rPr>
          <w:noProof/>
        </w:rPr>
        <w:t>(22): p. 5623-563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2.</w:t>
      </w:r>
      <w:r w:rsidRPr="00AC417C">
        <w:rPr>
          <w:noProof/>
        </w:rPr>
        <w:tab/>
        <w:t xml:space="preserve">Hart, A.S., et al., </w:t>
      </w:r>
      <w:r w:rsidRPr="00AC417C">
        <w:rPr>
          <w:i/>
          <w:noProof/>
        </w:rPr>
        <w:t>Phasic Dopamine Release in the Rat Nucleus Accumbens Symmetrically Encodes a Reward Prediction Error Term.</w:t>
      </w:r>
      <w:r w:rsidRPr="00AC417C">
        <w:rPr>
          <w:noProof/>
        </w:rPr>
        <w:t xml:space="preserve"> 2014. </w:t>
      </w:r>
      <w:r w:rsidRPr="00AC417C">
        <w:rPr>
          <w:b/>
          <w:noProof/>
        </w:rPr>
        <w:t>34</w:t>
      </w:r>
      <w:r w:rsidRPr="00AC417C">
        <w:rPr>
          <w:noProof/>
        </w:rPr>
        <w:t>(3): p. 698-70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3.</w:t>
      </w:r>
      <w:r w:rsidRPr="00AC417C">
        <w:rPr>
          <w:noProof/>
        </w:rPr>
        <w:tab/>
        <w:t xml:space="preserve">Hassabis, D. and E.A.J.P.T.o.t.R.S.o.L. Maguire, </w:t>
      </w:r>
      <w:r w:rsidRPr="00AC417C">
        <w:rPr>
          <w:i/>
          <w:noProof/>
        </w:rPr>
        <w:t>The construction system of the brain.</w:t>
      </w:r>
      <w:r w:rsidRPr="00AC417C">
        <w:rPr>
          <w:noProof/>
        </w:rPr>
        <w:t xml:space="preserve"> 2009. </w:t>
      </w:r>
      <w:r w:rsidRPr="00AC417C">
        <w:rPr>
          <w:b/>
          <w:noProof/>
        </w:rPr>
        <w:t>364</w:t>
      </w:r>
      <w:r w:rsidRPr="00AC417C">
        <w:rPr>
          <w:noProof/>
        </w:rPr>
        <w:t>(1521): p. 1263-127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4.</w:t>
      </w:r>
      <w:r w:rsidRPr="00AC417C">
        <w:rPr>
          <w:noProof/>
        </w:rPr>
        <w:tab/>
        <w:t xml:space="preserve">Hau, R., et al., </w:t>
      </w:r>
      <w:r w:rsidRPr="00AC417C">
        <w:rPr>
          <w:i/>
          <w:noProof/>
        </w:rPr>
        <w:t>The description–experience gap in risky choice: the role of sample size and experienced probabilities.</w:t>
      </w:r>
      <w:r w:rsidRPr="00AC417C">
        <w:rPr>
          <w:noProof/>
        </w:rPr>
        <w:t xml:space="preserve"> 2010. </w:t>
      </w:r>
      <w:r w:rsidRPr="00AC417C">
        <w:rPr>
          <w:b/>
          <w:noProof/>
        </w:rPr>
        <w:t>21</w:t>
      </w:r>
      <w:r w:rsidRPr="00AC417C">
        <w:rPr>
          <w:noProof/>
        </w:rPr>
        <w:t>(5): p. 493-51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5.</w:t>
      </w:r>
      <w:r w:rsidRPr="00AC417C">
        <w:rPr>
          <w:noProof/>
        </w:rPr>
        <w:tab/>
        <w:t xml:space="preserve">Hertwig, R. and I.J.T.i.C.S. Erev, </w:t>
      </w:r>
      <w:r w:rsidRPr="00AC417C">
        <w:rPr>
          <w:i/>
          <w:noProof/>
        </w:rPr>
        <w:t>The description-experience gap in risky choice.</w:t>
      </w:r>
      <w:r w:rsidRPr="00AC417C">
        <w:rPr>
          <w:noProof/>
        </w:rPr>
        <w:t xml:space="preserve"> 2009. </w:t>
      </w:r>
      <w:r w:rsidRPr="00AC417C">
        <w:rPr>
          <w:b/>
          <w:noProof/>
        </w:rPr>
        <w:lastRenderedPageBreak/>
        <w:t>13</w:t>
      </w:r>
      <w:r w:rsidRPr="00AC417C">
        <w:rPr>
          <w:noProof/>
        </w:rPr>
        <w:t>(12): p. 517-52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6.</w:t>
      </w:r>
      <w:r w:rsidRPr="00AC417C">
        <w:rPr>
          <w:noProof/>
        </w:rPr>
        <w:tab/>
        <w:t xml:space="preserve">Houk, J.C., J.L. Davis, and D.G.B.J.M.o.I.P.i.t.B. Ganglia, </w:t>
      </w:r>
      <w:r w:rsidRPr="00AC417C">
        <w:rPr>
          <w:i/>
          <w:noProof/>
        </w:rPr>
        <w:t>A Model of How the Basal Ganglia Generate and Use Neural Signals That Predict Reinforcement.</w:t>
      </w:r>
      <w:r w:rsidRPr="00AC417C">
        <w:rPr>
          <w:noProof/>
        </w:rPr>
        <w:t xml:space="preserve"> 1995: p. 249-27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7.</w:t>
      </w:r>
      <w:r w:rsidRPr="00AC417C">
        <w:rPr>
          <w:noProof/>
        </w:rPr>
        <w:tab/>
        <w:t xml:space="preserve">Huys, Q.J.M., et al., </w:t>
      </w:r>
      <w:r w:rsidRPr="00AC417C">
        <w:rPr>
          <w:i/>
          <w:noProof/>
        </w:rPr>
        <w:t>Interplay of approximate planning strategies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112</w:t>
      </w:r>
      <w:r w:rsidRPr="00AC417C">
        <w:rPr>
          <w:noProof/>
        </w:rPr>
        <w:t>(10): p. 3098-10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8.</w:t>
      </w:r>
      <w:r w:rsidRPr="00AC417C">
        <w:rPr>
          <w:noProof/>
        </w:rPr>
        <w:tab/>
        <w:t xml:space="preserve">Jäkel, F., B. Schölkopf, and F.A.J.T.i.C.S. Wichmann, </w:t>
      </w:r>
      <w:r w:rsidRPr="00AC417C">
        <w:rPr>
          <w:i/>
          <w:noProof/>
        </w:rPr>
        <w:t>Does Cognitive Science Need Kernels?</w:t>
      </w:r>
      <w:r w:rsidRPr="00AC417C">
        <w:rPr>
          <w:noProof/>
        </w:rPr>
        <w:t xml:space="preserve"> 2009. </w:t>
      </w:r>
      <w:r w:rsidRPr="00AC417C">
        <w:rPr>
          <w:b/>
          <w:noProof/>
        </w:rPr>
        <w:t>13</w:t>
      </w:r>
      <w:r w:rsidRPr="00AC417C">
        <w:rPr>
          <w:noProof/>
        </w:rPr>
        <w:t>(9): p. 381-38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69.</w:t>
      </w:r>
      <w:r w:rsidRPr="00AC417C">
        <w:rPr>
          <w:noProof/>
        </w:rPr>
        <w:tab/>
        <w:t xml:space="preserve">Johnson, A. and A.D.J.J.o.N.t.O.J.o.t.S.f.N. Redish, </w:t>
      </w:r>
      <w:r w:rsidRPr="00AC417C">
        <w:rPr>
          <w:i/>
          <w:noProof/>
        </w:rPr>
        <w:t>Neural Ensembles in CA3 Transiently Encode Paths Forward of the Animal at a Decision Point.</w:t>
      </w:r>
      <w:r w:rsidRPr="00AC417C">
        <w:rPr>
          <w:noProof/>
        </w:rPr>
        <w:t xml:space="preserve"> 2007. </w:t>
      </w:r>
      <w:r w:rsidRPr="00AC417C">
        <w:rPr>
          <w:b/>
          <w:noProof/>
        </w:rPr>
        <w:t>27</w:t>
      </w:r>
      <w:r w:rsidRPr="00AC417C">
        <w:rPr>
          <w:noProof/>
        </w:rPr>
        <w:t>(45): p. 12176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0.</w:t>
      </w:r>
      <w:r w:rsidRPr="00AC417C">
        <w:rPr>
          <w:noProof/>
        </w:rPr>
        <w:tab/>
        <w:t xml:space="preserve">Kahneman, D. and D.T.J.P.R. Miller, </w:t>
      </w:r>
      <w:r w:rsidRPr="00AC417C">
        <w:rPr>
          <w:i/>
          <w:noProof/>
        </w:rPr>
        <w:t>Norm Theory: Comparing Reality to Its Alternatives.</w:t>
      </w:r>
      <w:r w:rsidRPr="00AC417C">
        <w:rPr>
          <w:noProof/>
        </w:rPr>
        <w:t xml:space="preserve"> 1986. </w:t>
      </w:r>
      <w:r w:rsidRPr="00AC417C">
        <w:rPr>
          <w:b/>
          <w:noProof/>
        </w:rPr>
        <w:t>93</w:t>
      </w:r>
      <w:r w:rsidRPr="00AC417C">
        <w:rPr>
          <w:noProof/>
        </w:rPr>
        <w:t>(2): p. 136-15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1.</w:t>
      </w:r>
      <w:r w:rsidRPr="00AC417C">
        <w:rPr>
          <w:noProof/>
        </w:rPr>
        <w:tab/>
        <w:t xml:space="preserve">Kahneman, D. and A.J.E. Tversky, </w:t>
      </w:r>
      <w:r w:rsidRPr="00AC417C">
        <w:rPr>
          <w:i/>
          <w:noProof/>
        </w:rPr>
        <w:t>Prospect Theory: An Analysis of Decision under Risk.</w:t>
      </w:r>
      <w:r w:rsidRPr="00AC417C">
        <w:rPr>
          <w:noProof/>
        </w:rPr>
        <w:t xml:space="preserve"> 1979. </w:t>
      </w:r>
      <w:r w:rsidRPr="00AC417C">
        <w:rPr>
          <w:b/>
          <w:noProof/>
        </w:rPr>
        <w:t>47</w:t>
      </w:r>
      <w:r w:rsidRPr="00AC417C">
        <w:rPr>
          <w:noProof/>
        </w:rPr>
        <w:t>(2): p. 263-29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2.</w:t>
      </w:r>
      <w:r w:rsidRPr="00AC417C">
        <w:rPr>
          <w:noProof/>
        </w:rPr>
        <w:tab/>
        <w:t xml:space="preserve">Kearns, M. and S. Singh. </w:t>
      </w:r>
      <w:r w:rsidRPr="00AC417C">
        <w:rPr>
          <w:i/>
          <w:noProof/>
        </w:rPr>
        <w:t>"Bias-Variance" Error Bounds for Temporal Difference Updates</w:t>
      </w:r>
      <w:r w:rsidRPr="00AC417C">
        <w:rPr>
          <w:noProof/>
        </w:rPr>
        <w:t xml:space="preserve">. in </w:t>
      </w:r>
      <w:r w:rsidRPr="00AC417C">
        <w:rPr>
          <w:i/>
          <w:noProof/>
        </w:rPr>
        <w:t>Thirteenth Conference on Computational Learning Theory</w:t>
      </w:r>
      <w:r w:rsidRPr="00AC417C">
        <w:rPr>
          <w:noProof/>
        </w:rPr>
        <w:t>. 200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3.</w:t>
      </w:r>
      <w:r w:rsidRPr="00AC417C">
        <w:rPr>
          <w:noProof/>
        </w:rPr>
        <w:tab/>
        <w:t xml:space="preserve">Keramati, M., A. Dezfouli, and P.J.P.C.B. Piray, </w:t>
      </w:r>
      <w:r w:rsidRPr="00AC417C">
        <w:rPr>
          <w:i/>
          <w:noProof/>
        </w:rPr>
        <w:t>Speed/accuracy trade-off between the habitual and the goal-directed processes.</w:t>
      </w:r>
      <w:r w:rsidRPr="00AC417C">
        <w:rPr>
          <w:noProof/>
        </w:rPr>
        <w:t xml:space="preserve"> 2011. </w:t>
      </w:r>
      <w:r w:rsidRPr="00AC417C">
        <w:rPr>
          <w:b/>
          <w:noProof/>
        </w:rPr>
        <w:t>7</w:t>
      </w:r>
      <w:r w:rsidRPr="00AC417C">
        <w:rPr>
          <w:noProof/>
        </w:rPr>
        <w:t>(5): p. e100205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4.</w:t>
      </w:r>
      <w:r w:rsidRPr="00AC417C">
        <w:rPr>
          <w:noProof/>
        </w:rPr>
        <w:tab/>
        <w:t xml:space="preserve">Knowlton, B.J., J.A. Mangels, and L.R. Squire, %J Science, </w:t>
      </w:r>
      <w:r w:rsidRPr="00AC417C">
        <w:rPr>
          <w:i/>
          <w:noProof/>
        </w:rPr>
        <w:t>A neostriatal habit learning system in humans.</w:t>
      </w:r>
      <w:r w:rsidRPr="00AC417C">
        <w:rPr>
          <w:noProof/>
        </w:rPr>
        <w:t xml:space="preserve"> 1996. </w:t>
      </w:r>
      <w:r w:rsidRPr="00AC417C">
        <w:rPr>
          <w:b/>
          <w:noProof/>
        </w:rPr>
        <w:t>273</w:t>
      </w:r>
      <w:r w:rsidRPr="00AC417C">
        <w:rPr>
          <w:noProof/>
        </w:rPr>
        <w:t>(5280): p. 1399-140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5.</w:t>
      </w:r>
      <w:r w:rsidRPr="00AC417C">
        <w:rPr>
          <w:noProof/>
        </w:rPr>
        <w:tab/>
        <w:t xml:space="preserve">Kruschke, J.K., %J Psychological Review, </w:t>
      </w:r>
      <w:r w:rsidRPr="00AC417C">
        <w:rPr>
          <w:i/>
          <w:noProof/>
        </w:rPr>
        <w:t>ALCOVE: an exemplar-based connectionist model of category learning.</w:t>
      </w:r>
      <w:r w:rsidRPr="00AC417C">
        <w:rPr>
          <w:noProof/>
        </w:rPr>
        <w:t xml:space="preserve"> 1992. </w:t>
      </w:r>
      <w:r w:rsidRPr="00AC417C">
        <w:rPr>
          <w:b/>
          <w:noProof/>
        </w:rPr>
        <w:t>99</w:t>
      </w:r>
      <w:r w:rsidRPr="00AC417C">
        <w:rPr>
          <w:noProof/>
        </w:rPr>
        <w:t>(1): p. 22-4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6.</w:t>
      </w:r>
      <w:r w:rsidRPr="00AC417C">
        <w:rPr>
          <w:noProof/>
        </w:rPr>
        <w:tab/>
        <w:t xml:space="preserve">Kurth-Nelson, Z., et al., </w:t>
      </w:r>
      <w:r w:rsidRPr="00AC417C">
        <w:rPr>
          <w:i/>
          <w:noProof/>
        </w:rPr>
        <w:t>Temporal structure in associative retrieval.</w:t>
      </w:r>
      <w:r w:rsidRPr="00AC417C">
        <w:rPr>
          <w:noProof/>
        </w:rPr>
        <w:t xml:space="preserve"> 2014. </w:t>
      </w:r>
      <w:r w:rsidRPr="00AC417C">
        <w:rPr>
          <w:b/>
          <w:noProof/>
        </w:rPr>
        <w:t>4</w:t>
      </w:r>
      <w:r w:rsidRPr="00AC417C">
        <w:rPr>
          <w:noProof/>
        </w:rPr>
        <w:t>(4)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7.</w:t>
      </w:r>
      <w:r w:rsidRPr="00AC417C">
        <w:rPr>
          <w:noProof/>
        </w:rPr>
        <w:tab/>
        <w:t xml:space="preserve">Lansink, C.S., et al., </w:t>
      </w:r>
      <w:r w:rsidRPr="00AC417C">
        <w:rPr>
          <w:i/>
          <w:noProof/>
        </w:rPr>
        <w:t>Hippocampus leads ventral striatum in replay of place-reward information.</w:t>
      </w:r>
      <w:r w:rsidRPr="00AC417C">
        <w:rPr>
          <w:noProof/>
        </w:rPr>
        <w:t xml:space="preserve"> 2009. </w:t>
      </w:r>
      <w:r w:rsidRPr="00AC417C">
        <w:rPr>
          <w:b/>
          <w:noProof/>
        </w:rPr>
        <w:t>7</w:t>
      </w:r>
      <w:r w:rsidRPr="00AC417C">
        <w:rPr>
          <w:noProof/>
        </w:rPr>
        <w:t>(8): p. e100017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8.</w:t>
      </w:r>
      <w:r w:rsidRPr="00AC417C">
        <w:rPr>
          <w:noProof/>
        </w:rPr>
        <w:tab/>
        <w:t xml:space="preserve">Lee, S.W., S. Shimojo, and J.P.J.N. O'Doherty, </w:t>
      </w:r>
      <w:r w:rsidRPr="00AC417C">
        <w:rPr>
          <w:i/>
          <w:noProof/>
        </w:rPr>
        <w:t>Neural computations underlying arbitration between model-based and model-free learning.</w:t>
      </w:r>
      <w:r w:rsidRPr="00AC417C">
        <w:rPr>
          <w:noProof/>
        </w:rPr>
        <w:t xml:space="preserve"> 2014. </w:t>
      </w:r>
      <w:r w:rsidRPr="00AC417C">
        <w:rPr>
          <w:b/>
          <w:noProof/>
        </w:rPr>
        <w:t>81</w:t>
      </w:r>
      <w:r w:rsidRPr="00AC417C">
        <w:rPr>
          <w:noProof/>
        </w:rPr>
        <w:t>(3): p. 687-699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79.</w:t>
      </w:r>
      <w:r w:rsidRPr="00AC417C">
        <w:rPr>
          <w:noProof/>
        </w:rPr>
        <w:tab/>
        <w:t xml:space="preserve">Lieder, F., M. Hsu, and T.L. Griffiths, </w:t>
      </w:r>
      <w:r w:rsidRPr="00AC417C">
        <w:rPr>
          <w:i/>
          <w:noProof/>
        </w:rPr>
        <w:t>The high availability of extreme events serves resource-rational decision-making.</w:t>
      </w:r>
      <w:r w:rsidRPr="00AC417C">
        <w:rPr>
          <w:noProof/>
        </w:rPr>
        <w:t xml:space="preserve"> 201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0.</w:t>
      </w:r>
      <w:r w:rsidRPr="00AC417C">
        <w:rPr>
          <w:noProof/>
        </w:rPr>
        <w:tab/>
        <w:t xml:space="preserve">Love, B.C., D.L. Medin, and T.M. Gureckis, %J Psychological Review, </w:t>
      </w:r>
      <w:r w:rsidRPr="00AC417C">
        <w:rPr>
          <w:i/>
          <w:noProof/>
        </w:rPr>
        <w:t>SUSTAIN: a network model of category learning.</w:t>
      </w:r>
      <w:r w:rsidRPr="00AC417C">
        <w:rPr>
          <w:noProof/>
        </w:rPr>
        <w:t xml:space="preserve"> 2004. </w:t>
      </w:r>
      <w:r w:rsidRPr="00AC417C">
        <w:rPr>
          <w:b/>
          <w:noProof/>
        </w:rPr>
        <w:t>111</w:t>
      </w:r>
      <w:r w:rsidRPr="00AC417C">
        <w:rPr>
          <w:noProof/>
        </w:rPr>
        <w:t>(2): p. 309-33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1.</w:t>
      </w:r>
      <w:r w:rsidRPr="00AC417C">
        <w:rPr>
          <w:noProof/>
        </w:rPr>
        <w:tab/>
        <w:t xml:space="preserve">Ludvig, E.A., C.R. Madan, and M.L.J.J.E.P.G. Spetch, </w:t>
      </w:r>
      <w:r w:rsidRPr="00AC417C">
        <w:rPr>
          <w:i/>
          <w:noProof/>
        </w:rPr>
        <w:t>Priming Memories of Past Wins Induces Risk Seeking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144</w:t>
      </w:r>
      <w:r w:rsidRPr="00AC417C">
        <w:rPr>
          <w:noProof/>
        </w:rPr>
        <w:t>(1): p. 24-29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2.</w:t>
      </w:r>
      <w:r w:rsidRPr="00AC417C">
        <w:rPr>
          <w:noProof/>
        </w:rPr>
        <w:tab/>
        <w:t xml:space="preserve">Ludvig, E.A., R.S. Sutton, and E.J.J.N.C. Kehoe, </w:t>
      </w:r>
      <w:r w:rsidRPr="00AC417C">
        <w:rPr>
          <w:i/>
          <w:noProof/>
        </w:rPr>
        <w:t>Stimulus representation and the timing of reward-prediction errors in models of the dopamine system.</w:t>
      </w:r>
      <w:r w:rsidRPr="00AC417C">
        <w:rPr>
          <w:noProof/>
        </w:rPr>
        <w:t xml:space="preserve"> 2008. </w:t>
      </w:r>
      <w:r w:rsidRPr="00AC417C">
        <w:rPr>
          <w:b/>
          <w:noProof/>
        </w:rPr>
        <w:t>20</w:t>
      </w:r>
      <w:r w:rsidRPr="00AC417C">
        <w:rPr>
          <w:noProof/>
        </w:rPr>
        <w:t>(12): p. 3034-305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3.</w:t>
      </w:r>
      <w:r w:rsidRPr="00AC417C">
        <w:rPr>
          <w:noProof/>
        </w:rPr>
        <w:tab/>
        <w:t xml:space="preserve">Lynch, J.G. and T.K.J.J.o.C.R. Srull, </w:t>
      </w:r>
      <w:r w:rsidRPr="00AC417C">
        <w:rPr>
          <w:i/>
          <w:noProof/>
        </w:rPr>
        <w:t>Memory and Attentional Factors in Consumer Choice: Concepts and Research Methods | Journal of Consumer Research | Oxford Academic.</w:t>
      </w:r>
      <w:r w:rsidRPr="00AC417C">
        <w:rPr>
          <w:noProof/>
        </w:rPr>
        <w:t xml:space="preserve"> 1982. </w:t>
      </w:r>
      <w:r w:rsidRPr="00AC417C">
        <w:rPr>
          <w:b/>
          <w:noProof/>
        </w:rPr>
        <w:t>9</w:t>
      </w:r>
      <w:r w:rsidRPr="00AC417C">
        <w:rPr>
          <w:noProof/>
        </w:rPr>
        <w:t>(1): p. 18-3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4.</w:t>
      </w:r>
      <w:r w:rsidRPr="00AC417C">
        <w:rPr>
          <w:noProof/>
        </w:rPr>
        <w:tab/>
        <w:t xml:space="preserve">Madan, C.R., et al., </w:t>
      </w:r>
      <w:r w:rsidRPr="00AC417C">
        <w:rPr>
          <w:i/>
          <w:noProof/>
        </w:rPr>
        <w:t>Remembering the best and worst of times: Memories for extreme outcomes bias risky decisions.</w:t>
      </w:r>
      <w:r w:rsidRPr="00AC417C">
        <w:rPr>
          <w:noProof/>
        </w:rPr>
        <w:t xml:space="preserve"> 2014. </w:t>
      </w:r>
      <w:r w:rsidRPr="00AC417C">
        <w:rPr>
          <w:b/>
          <w:noProof/>
        </w:rPr>
        <w:t>21</w:t>
      </w:r>
      <w:r w:rsidRPr="00AC417C">
        <w:rPr>
          <w:noProof/>
        </w:rPr>
        <w:t>(3): p. 629-636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5.</w:t>
      </w:r>
      <w:r w:rsidRPr="00AC417C">
        <w:rPr>
          <w:noProof/>
        </w:rPr>
        <w:tab/>
        <w:t xml:space="preserve">Mahadevan, S. and M. Maggioni, </w:t>
      </w:r>
      <w:r w:rsidRPr="00AC417C">
        <w:rPr>
          <w:i/>
          <w:noProof/>
        </w:rPr>
        <w:t>Proto-value Functions: A Laplacian Framework for Learning Representation and Control in Markov Decision Processes</w:t>
      </w:r>
      <w:r w:rsidRPr="00AC417C">
        <w:rPr>
          <w:noProof/>
        </w:rPr>
        <w:t>. 2007. 2169-223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6.</w:t>
      </w:r>
      <w:r w:rsidRPr="00AC417C">
        <w:rPr>
          <w:noProof/>
        </w:rPr>
        <w:tab/>
        <w:t xml:space="preserve">Mathias, P., et al., </w:t>
      </w:r>
      <w:r w:rsidRPr="00AC417C">
        <w:rPr>
          <w:i/>
          <w:noProof/>
        </w:rPr>
        <w:t>Dopamine-dependent prediction errors underpin reward-seeking behaviour in humans.</w:t>
      </w:r>
      <w:r w:rsidRPr="00AC417C">
        <w:rPr>
          <w:noProof/>
        </w:rPr>
        <w:t xml:space="preserve"> 2006. </w:t>
      </w:r>
      <w:r w:rsidRPr="00AC417C">
        <w:rPr>
          <w:b/>
          <w:noProof/>
        </w:rPr>
        <w:t>442</w:t>
      </w:r>
      <w:r w:rsidRPr="00AC417C">
        <w:rPr>
          <w:noProof/>
        </w:rPr>
        <w:t>(7106): p. 1042-104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7.</w:t>
      </w:r>
      <w:r w:rsidRPr="00AC417C">
        <w:rPr>
          <w:noProof/>
        </w:rPr>
        <w:tab/>
        <w:t xml:space="preserve">Montague, P.R. and T.J.J.J.o.N. Dayan PSejnowski, </w:t>
      </w:r>
      <w:r w:rsidRPr="00AC417C">
        <w:rPr>
          <w:i/>
          <w:noProof/>
        </w:rPr>
        <w:t xml:space="preserve">A framework for mesencephalic </w:t>
      </w:r>
      <w:r w:rsidRPr="00AC417C">
        <w:rPr>
          <w:i/>
          <w:noProof/>
        </w:rPr>
        <w:lastRenderedPageBreak/>
        <w:t>dopamine systems based on predictive Hebbian learning.</w:t>
      </w:r>
      <w:r w:rsidRPr="00AC417C">
        <w:rPr>
          <w:noProof/>
        </w:rPr>
        <w:t xml:space="preserve"> 1996. </w:t>
      </w:r>
      <w:r w:rsidRPr="00AC417C">
        <w:rPr>
          <w:b/>
          <w:noProof/>
        </w:rPr>
        <w:t>16</w:t>
      </w:r>
      <w:r w:rsidRPr="00AC417C">
        <w:rPr>
          <w:noProof/>
        </w:rPr>
        <w:t>(5): p. 1936-194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8.</w:t>
      </w:r>
      <w:r w:rsidRPr="00AC417C">
        <w:rPr>
          <w:noProof/>
        </w:rPr>
        <w:tab/>
        <w:t xml:space="preserve">Murty, V.P., et al., </w:t>
      </w:r>
      <w:r w:rsidRPr="00AC417C">
        <w:rPr>
          <w:i/>
          <w:noProof/>
        </w:rPr>
        <w:t>Episodic Memories Predict Adaptive Value-Based Decision-Making.</w:t>
      </w:r>
      <w:r w:rsidRPr="00AC417C">
        <w:rPr>
          <w:noProof/>
        </w:rPr>
        <w:t xml:space="preserve"> 2016. </w:t>
      </w:r>
      <w:r w:rsidRPr="00AC417C">
        <w:rPr>
          <w:b/>
          <w:noProof/>
        </w:rPr>
        <w:t>145</w:t>
      </w:r>
      <w:r w:rsidRPr="00AC417C">
        <w:rPr>
          <w:noProof/>
        </w:rPr>
        <w:t>(5): p. 54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89.</w:t>
      </w:r>
      <w:r w:rsidRPr="00AC417C">
        <w:rPr>
          <w:noProof/>
        </w:rPr>
        <w:tab/>
        <w:t xml:space="preserve">Neil, S., G.D.A. Brown, and C.J.P.R. Nick, </w:t>
      </w:r>
      <w:r w:rsidRPr="00AC417C">
        <w:rPr>
          <w:i/>
          <w:noProof/>
        </w:rPr>
        <w:t>Absolute identification by relative judgment.</w:t>
      </w:r>
      <w:r w:rsidRPr="00AC417C">
        <w:rPr>
          <w:noProof/>
        </w:rPr>
        <w:t xml:space="preserve"> 2005. </w:t>
      </w:r>
      <w:r w:rsidRPr="00AC417C">
        <w:rPr>
          <w:b/>
          <w:noProof/>
        </w:rPr>
        <w:t>112</w:t>
      </w:r>
      <w:r w:rsidRPr="00AC417C">
        <w:rPr>
          <w:noProof/>
        </w:rPr>
        <w:t>(4): p. 881-91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0.</w:t>
      </w:r>
      <w:r w:rsidRPr="00AC417C">
        <w:rPr>
          <w:noProof/>
        </w:rPr>
        <w:tab/>
        <w:t xml:space="preserve">Niv, Y.J.J.o.M.P., </w:t>
      </w:r>
      <w:r w:rsidRPr="00AC417C">
        <w:rPr>
          <w:i/>
          <w:noProof/>
        </w:rPr>
        <w:t>Reinforcement learning in the brain.</w:t>
      </w:r>
      <w:r w:rsidRPr="00AC417C">
        <w:rPr>
          <w:noProof/>
        </w:rPr>
        <w:t xml:space="preserve"> 2009. </w:t>
      </w:r>
      <w:r w:rsidRPr="00AC417C">
        <w:rPr>
          <w:b/>
          <w:noProof/>
        </w:rPr>
        <w:t>53</w:t>
      </w:r>
      <w:r w:rsidRPr="00AC417C">
        <w:rPr>
          <w:noProof/>
        </w:rPr>
        <w:t>(3): p. 139-15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1.</w:t>
      </w:r>
      <w:r w:rsidRPr="00AC417C">
        <w:rPr>
          <w:noProof/>
        </w:rPr>
        <w:tab/>
        <w:t xml:space="preserve">Nosofsky, R.M., %J J Exp Psychol Gen, </w:t>
      </w:r>
      <w:r w:rsidRPr="00AC417C">
        <w:rPr>
          <w:i/>
          <w:noProof/>
        </w:rPr>
        <w:t>Attention, similarity, and the identification-categorization relationship.</w:t>
      </w:r>
      <w:r w:rsidRPr="00AC417C">
        <w:rPr>
          <w:noProof/>
        </w:rPr>
        <w:t xml:space="preserve"> 1986. </w:t>
      </w:r>
      <w:r w:rsidRPr="00AC417C">
        <w:rPr>
          <w:b/>
          <w:noProof/>
        </w:rPr>
        <w:t>115</w:t>
      </w:r>
      <w:r w:rsidRPr="00AC417C">
        <w:rPr>
          <w:noProof/>
        </w:rPr>
        <w:t>(1): p. 39-6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2.</w:t>
      </w:r>
      <w:r w:rsidRPr="00AC417C">
        <w:rPr>
          <w:noProof/>
        </w:rPr>
        <w:tab/>
        <w:t xml:space="preserve">O'Reilly, R.C. and M.J.J.N.C. Frank, </w:t>
      </w:r>
      <w:r w:rsidRPr="00AC417C">
        <w:rPr>
          <w:i/>
          <w:noProof/>
        </w:rPr>
        <w:t>Making working memory work: a computational model of learning in the prefrontal cortex and basal ganglia.</w:t>
      </w:r>
      <w:r w:rsidRPr="00AC417C">
        <w:rPr>
          <w:noProof/>
        </w:rPr>
        <w:t xml:space="preserve"> 2006. </w:t>
      </w:r>
      <w:r w:rsidRPr="00AC417C">
        <w:rPr>
          <w:b/>
          <w:noProof/>
        </w:rPr>
        <w:t>18</w:t>
      </w:r>
      <w:r w:rsidRPr="00AC417C">
        <w:rPr>
          <w:noProof/>
        </w:rPr>
        <w:t>(2): p. 283-32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3.</w:t>
      </w:r>
      <w:r w:rsidRPr="00AC417C">
        <w:rPr>
          <w:noProof/>
        </w:rPr>
        <w:tab/>
        <w:t xml:space="preserve">Ormoneit, D. and </w:t>
      </w:r>
      <w:r w:rsidRPr="00AC417C">
        <w:rPr>
          <w:rFonts w:ascii="Cambria" w:hAnsi="Cambria" w:cs="Cambria"/>
          <w:noProof/>
        </w:rPr>
        <w:t>Ś</w:t>
      </w:r>
      <w:r w:rsidRPr="00AC417C">
        <w:rPr>
          <w:noProof/>
        </w:rPr>
        <w:t xml:space="preserve">.S.J.M. Learning, </w:t>
      </w:r>
      <w:r w:rsidRPr="00AC417C">
        <w:rPr>
          <w:i/>
          <w:noProof/>
        </w:rPr>
        <w:t>Kernel-Based Reinforcement Learning.</w:t>
      </w:r>
      <w:r w:rsidRPr="00AC417C">
        <w:rPr>
          <w:noProof/>
        </w:rPr>
        <w:t xml:space="preserve"> 2002. </w:t>
      </w:r>
      <w:r w:rsidRPr="00AC417C">
        <w:rPr>
          <w:b/>
          <w:noProof/>
        </w:rPr>
        <w:t>49</w:t>
      </w:r>
      <w:r w:rsidRPr="00AC417C">
        <w:rPr>
          <w:noProof/>
        </w:rPr>
        <w:t>(2-3): p. 161-178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4.</w:t>
      </w:r>
      <w:r w:rsidRPr="00AC417C">
        <w:rPr>
          <w:noProof/>
        </w:rPr>
        <w:tab/>
        <w:t xml:space="preserve">Packard, M.G., J.L. Mcgaugh, %J Neurobiology of Learning, and Memory, </w:t>
      </w:r>
      <w:r w:rsidRPr="00AC417C">
        <w:rPr>
          <w:i/>
          <w:noProof/>
        </w:rPr>
        <w:t>Inactivation of hippocampus or caudate nucleus with lidocaine differentially affects expression of place and response learning.</w:t>
      </w:r>
      <w:r w:rsidRPr="00AC417C">
        <w:rPr>
          <w:noProof/>
        </w:rPr>
        <w:t xml:space="preserve"> 1996. </w:t>
      </w:r>
      <w:r w:rsidRPr="00AC417C">
        <w:rPr>
          <w:b/>
          <w:noProof/>
        </w:rPr>
        <w:t>65</w:t>
      </w:r>
      <w:r w:rsidRPr="00AC417C">
        <w:rPr>
          <w:noProof/>
        </w:rPr>
        <w:t>(1): p. 65-7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5.</w:t>
      </w:r>
      <w:r w:rsidRPr="00AC417C">
        <w:rPr>
          <w:noProof/>
        </w:rPr>
        <w:tab/>
        <w:t xml:space="preserve">Parker, N.F., et al., </w:t>
      </w:r>
      <w:r w:rsidRPr="00AC417C">
        <w:rPr>
          <w:i/>
          <w:noProof/>
        </w:rPr>
        <w:t>Reward and choice encoding in terminals of midbrain dopamine neurons depends on striatal target.</w:t>
      </w:r>
      <w:r w:rsidRPr="00AC417C">
        <w:rPr>
          <w:noProof/>
        </w:rPr>
        <w:t xml:space="preserve"> 2016. </w:t>
      </w:r>
      <w:r w:rsidRPr="00AC417C">
        <w:rPr>
          <w:b/>
          <w:noProof/>
        </w:rPr>
        <w:t>19</w:t>
      </w:r>
      <w:r w:rsidRPr="00AC417C">
        <w:rPr>
          <w:noProof/>
        </w:rPr>
        <w:t>(6): p. 845-85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6.</w:t>
      </w:r>
      <w:r w:rsidRPr="00AC417C">
        <w:rPr>
          <w:noProof/>
        </w:rPr>
        <w:tab/>
        <w:t xml:space="preserve">Passingham, R.E.J.N., </w:t>
      </w:r>
      <w:r w:rsidRPr="00AC417C">
        <w:rPr>
          <w:i/>
          <w:noProof/>
        </w:rPr>
        <w:t>The hippocampus as a cognitive map.</w:t>
      </w:r>
      <w:r w:rsidRPr="00AC417C">
        <w:rPr>
          <w:noProof/>
        </w:rPr>
        <w:t xml:space="preserve"> 1979. </w:t>
      </w:r>
      <w:r w:rsidRPr="00AC417C">
        <w:rPr>
          <w:b/>
          <w:noProof/>
        </w:rPr>
        <w:t>4</w:t>
      </w:r>
      <w:r w:rsidRPr="00AC417C">
        <w:rPr>
          <w:noProof/>
        </w:rPr>
        <w:t>(6): p. 86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7.</w:t>
      </w:r>
      <w:r w:rsidRPr="00AC417C">
        <w:rPr>
          <w:noProof/>
        </w:rPr>
        <w:tab/>
        <w:t xml:space="preserve">Pfeiffer, B.E. and D.J. Foster, %J Nature, </w:t>
      </w:r>
      <w:r w:rsidRPr="00AC417C">
        <w:rPr>
          <w:i/>
          <w:noProof/>
        </w:rPr>
        <w:t>Hippocampal place-cell sequences depict future paths to remembered goals.</w:t>
      </w:r>
      <w:r w:rsidRPr="00AC417C">
        <w:rPr>
          <w:noProof/>
        </w:rPr>
        <w:t xml:space="preserve"> 2013. </w:t>
      </w:r>
      <w:r w:rsidRPr="00AC417C">
        <w:rPr>
          <w:b/>
          <w:noProof/>
        </w:rPr>
        <w:t>497</w:t>
      </w:r>
      <w:r w:rsidRPr="00AC417C">
        <w:rPr>
          <w:noProof/>
        </w:rPr>
        <w:t>(7447): p. 74-79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8.</w:t>
      </w:r>
      <w:r w:rsidRPr="00AC417C">
        <w:rPr>
          <w:noProof/>
        </w:rPr>
        <w:tab/>
        <w:t xml:space="preserve">Poldrack, R.A., et al., </w:t>
      </w:r>
      <w:r w:rsidRPr="00AC417C">
        <w:rPr>
          <w:i/>
          <w:noProof/>
        </w:rPr>
        <w:t>Interactive memory systems in the human brain.</w:t>
      </w:r>
      <w:r w:rsidRPr="00AC417C">
        <w:rPr>
          <w:noProof/>
        </w:rPr>
        <w:t xml:space="preserve"> 2001. </w:t>
      </w:r>
      <w:r w:rsidRPr="00AC417C">
        <w:rPr>
          <w:b/>
          <w:noProof/>
        </w:rPr>
        <w:t>414</w:t>
      </w:r>
      <w:r w:rsidRPr="00AC417C">
        <w:rPr>
          <w:noProof/>
        </w:rPr>
        <w:t>(6863): p. 546-5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99.</w:t>
      </w:r>
      <w:r w:rsidRPr="00AC417C">
        <w:rPr>
          <w:noProof/>
        </w:rPr>
        <w:tab/>
        <w:t xml:space="preserve">Reid, R.J.Q.J.o.E.P., </w:t>
      </w:r>
      <w:r w:rsidRPr="00AC417C">
        <w:rPr>
          <w:i/>
          <w:noProof/>
        </w:rPr>
        <w:t>A test of sensory pre-conditioning in pigeons.</w:t>
      </w:r>
      <w:r w:rsidRPr="00AC417C">
        <w:rPr>
          <w:noProof/>
        </w:rPr>
        <w:t xml:space="preserve"> 1952. </w:t>
      </w:r>
      <w:r w:rsidRPr="00AC417C">
        <w:rPr>
          <w:b/>
          <w:noProof/>
        </w:rPr>
        <w:t>4</w:t>
      </w:r>
      <w:r w:rsidRPr="00AC417C">
        <w:rPr>
          <w:noProof/>
        </w:rPr>
        <w:t>(2): p. 49-56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0.</w:t>
      </w:r>
      <w:r w:rsidRPr="00AC417C">
        <w:rPr>
          <w:noProof/>
        </w:rPr>
        <w:tab/>
        <w:t xml:space="preserve">Riesbeck, C.K. and R.C.J.L.E.A. Schank, </w:t>
      </w:r>
      <w:r w:rsidRPr="00AC417C">
        <w:rPr>
          <w:i/>
          <w:noProof/>
        </w:rPr>
        <w:t>Inside case-based reasoning.</w:t>
      </w:r>
      <w:r w:rsidRPr="00AC417C">
        <w:rPr>
          <w:noProof/>
        </w:rPr>
        <w:t xml:space="preserve"> 1989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1.</w:t>
      </w:r>
      <w:r w:rsidRPr="00AC417C">
        <w:rPr>
          <w:noProof/>
        </w:rPr>
        <w:tab/>
        <w:t xml:space="preserve">Ross, R.S., K.R. Sherrill, and C.E.J.B.R. Stern, </w:t>
      </w:r>
      <w:r w:rsidRPr="00AC417C">
        <w:rPr>
          <w:i/>
          <w:noProof/>
        </w:rPr>
        <w:t>The hippocampus is functionally connected to the striatum and orbitofrontal cortex during context dependent decision making.</w:t>
      </w:r>
      <w:r w:rsidRPr="00AC417C">
        <w:rPr>
          <w:noProof/>
        </w:rPr>
        <w:t xml:space="preserve"> 2011. </w:t>
      </w:r>
      <w:r w:rsidRPr="00AC417C">
        <w:rPr>
          <w:b/>
          <w:noProof/>
        </w:rPr>
        <w:t>1423</w:t>
      </w:r>
      <w:r w:rsidRPr="00AC417C">
        <w:rPr>
          <w:noProof/>
        </w:rPr>
        <w:t>(2): p. 53-66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2.</w:t>
      </w:r>
      <w:r w:rsidRPr="00AC417C">
        <w:rPr>
          <w:noProof/>
        </w:rPr>
        <w:tab/>
        <w:t xml:space="preserve">Sadacca, B.F., J.L. Jones, and G.J.e. Schoenbaum, 5,, </w:t>
      </w:r>
      <w:r w:rsidRPr="00AC417C">
        <w:rPr>
          <w:i/>
          <w:noProof/>
        </w:rPr>
        <w:t>Midbrain dopamine neurons compute inferred and cached value prediction errors in a common framework.</w:t>
      </w:r>
      <w:r w:rsidRPr="00AC417C">
        <w:rPr>
          <w:noProof/>
        </w:rPr>
        <w:t xml:space="preserve"> 2016. </w:t>
      </w:r>
      <w:r w:rsidRPr="00AC417C">
        <w:rPr>
          <w:b/>
          <w:noProof/>
        </w:rPr>
        <w:t>5</w:t>
      </w:r>
      <w:r w:rsidRPr="00AC417C">
        <w:rPr>
          <w:noProof/>
        </w:rPr>
        <w:t>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3.</w:t>
      </w:r>
      <w:r w:rsidRPr="00AC417C">
        <w:rPr>
          <w:noProof/>
        </w:rPr>
        <w:tab/>
        <w:t xml:space="preserve">Schacter, D.L., et al., </w:t>
      </w:r>
      <w:r w:rsidRPr="00AC417C">
        <w:rPr>
          <w:i/>
          <w:noProof/>
        </w:rPr>
        <w:t>The future of memory: remembering, imagining, and the brain.</w:t>
      </w:r>
      <w:r w:rsidRPr="00AC417C">
        <w:rPr>
          <w:noProof/>
        </w:rPr>
        <w:t xml:space="preserve"> 2012. </w:t>
      </w:r>
      <w:r w:rsidRPr="00AC417C">
        <w:rPr>
          <w:b/>
          <w:noProof/>
        </w:rPr>
        <w:t>76</w:t>
      </w:r>
      <w:r w:rsidRPr="00AC417C">
        <w:rPr>
          <w:noProof/>
        </w:rPr>
        <w:t>(4): p. 677-69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4.</w:t>
      </w:r>
      <w:r w:rsidRPr="00AC417C">
        <w:rPr>
          <w:noProof/>
        </w:rPr>
        <w:tab/>
        <w:t xml:space="preserve">Scholkopf, B. and A.J. Smola, </w:t>
      </w:r>
      <w:r w:rsidRPr="00AC417C">
        <w:rPr>
          <w:i/>
          <w:noProof/>
        </w:rPr>
        <w:t>Learning with Kernels: Support Vector Machines, Regularization, Optimization, and Beyond</w:t>
      </w:r>
      <w:r w:rsidRPr="00AC417C">
        <w:rPr>
          <w:noProof/>
        </w:rPr>
        <w:t>. 2002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5.</w:t>
      </w:r>
      <w:r w:rsidRPr="00AC417C">
        <w:rPr>
          <w:noProof/>
        </w:rPr>
        <w:tab/>
        <w:t xml:space="preserve">Schonberg, T., et al., </w:t>
      </w:r>
      <w:r w:rsidRPr="00AC417C">
        <w:rPr>
          <w:i/>
          <w:noProof/>
        </w:rPr>
        <w:t>Selective impairment of prediction error signaling in human dorsolateral but not ventral striatum in Parkinson's disease patients: evidence from a model-based fMRI study.</w:t>
      </w:r>
      <w:r w:rsidRPr="00AC417C">
        <w:rPr>
          <w:noProof/>
        </w:rPr>
        <w:t xml:space="preserve"> 2010. </w:t>
      </w:r>
      <w:r w:rsidRPr="00AC417C">
        <w:rPr>
          <w:b/>
          <w:noProof/>
        </w:rPr>
        <w:t>49</w:t>
      </w:r>
      <w:r w:rsidRPr="00AC417C">
        <w:rPr>
          <w:noProof/>
        </w:rPr>
        <w:t>(1): p. 772-78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6.</w:t>
      </w:r>
      <w:r w:rsidRPr="00AC417C">
        <w:rPr>
          <w:noProof/>
        </w:rPr>
        <w:tab/>
        <w:t xml:space="preserve">Schultz, W., ., P. Dayan, ., and P.R. Montague, %J Science, </w:t>
      </w:r>
      <w:r w:rsidRPr="00AC417C">
        <w:rPr>
          <w:i/>
          <w:noProof/>
        </w:rPr>
        <w:t>A neural substrate of prediction and reward.</w:t>
      </w:r>
      <w:r w:rsidRPr="00AC417C">
        <w:rPr>
          <w:noProof/>
        </w:rPr>
        <w:t xml:space="preserve"> 1997. </w:t>
      </w:r>
      <w:r w:rsidRPr="00AC417C">
        <w:rPr>
          <w:b/>
          <w:noProof/>
        </w:rPr>
        <w:t>275</w:t>
      </w:r>
      <w:r w:rsidRPr="00AC417C">
        <w:rPr>
          <w:noProof/>
        </w:rPr>
        <w:t>(5306): p. 1593-1599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7.</w:t>
      </w:r>
      <w:r w:rsidRPr="00AC417C">
        <w:rPr>
          <w:noProof/>
        </w:rPr>
        <w:tab/>
        <w:t xml:space="preserve">Shohamy, D. and N.D.J.C.O.i.B.S. Daw, </w:t>
      </w:r>
      <w:r w:rsidRPr="00AC417C">
        <w:rPr>
          <w:i/>
          <w:noProof/>
        </w:rPr>
        <w:t>Integrating memories to guide decisions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5</w:t>
      </w:r>
      <w:r w:rsidRPr="00AC417C">
        <w:rPr>
          <w:noProof/>
        </w:rPr>
        <w:t>: p. 85-90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8.</w:t>
      </w:r>
      <w:r w:rsidRPr="00AC417C">
        <w:rPr>
          <w:noProof/>
        </w:rPr>
        <w:tab/>
        <w:t xml:space="preserve">Simonsohn, U. and G.J.E.J. Loewenstein, </w:t>
      </w:r>
      <w:r w:rsidRPr="00AC417C">
        <w:rPr>
          <w:i/>
          <w:noProof/>
        </w:rPr>
        <w:t>Mistake #37: The Effect of Previously Encountered Prices on Current Housing Demand*.</w:t>
      </w:r>
      <w:r w:rsidRPr="00AC417C">
        <w:rPr>
          <w:noProof/>
        </w:rPr>
        <w:t xml:space="preserve"> 2010. </w:t>
      </w:r>
      <w:r w:rsidRPr="00AC417C">
        <w:rPr>
          <w:b/>
          <w:noProof/>
        </w:rPr>
        <w:t>116</w:t>
      </w:r>
      <w:r w:rsidRPr="00AC417C">
        <w:rPr>
          <w:noProof/>
        </w:rPr>
        <w:t>(508): p. 175-199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09.</w:t>
      </w:r>
      <w:r w:rsidRPr="00AC417C">
        <w:rPr>
          <w:noProof/>
        </w:rPr>
        <w:tab/>
        <w:t xml:space="preserve">Simonson, I. and A.J.J.o.M.R. Tversky, </w:t>
      </w:r>
      <w:r w:rsidRPr="00AC417C">
        <w:rPr>
          <w:i/>
          <w:noProof/>
        </w:rPr>
        <w:t>Choice in Context: Tradeoff Contrast and Extremeness Aversion.</w:t>
      </w:r>
      <w:r w:rsidRPr="00AC417C">
        <w:rPr>
          <w:noProof/>
        </w:rPr>
        <w:t xml:space="preserve"> 1992. </w:t>
      </w:r>
      <w:r w:rsidRPr="00AC417C">
        <w:rPr>
          <w:b/>
          <w:noProof/>
        </w:rPr>
        <w:t>29</w:t>
      </w:r>
      <w:r w:rsidRPr="00AC417C">
        <w:rPr>
          <w:noProof/>
        </w:rPr>
        <w:t>(3): p. 281-295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lastRenderedPageBreak/>
        <w:t>110.</w:t>
      </w:r>
      <w:r w:rsidRPr="00AC417C">
        <w:rPr>
          <w:noProof/>
        </w:rPr>
        <w:tab/>
        <w:t xml:space="preserve">Skaggs, W.E. and B.L. Mcnaughton, %J Science, </w:t>
      </w:r>
      <w:r w:rsidRPr="00AC417C">
        <w:rPr>
          <w:i/>
          <w:noProof/>
        </w:rPr>
        <w:t>Replay of neuronal firing sequences in rat hippocampus during sleep following spatial experience.</w:t>
      </w:r>
      <w:r w:rsidRPr="00AC417C">
        <w:rPr>
          <w:noProof/>
        </w:rPr>
        <w:t xml:space="preserve"> 1996. </w:t>
      </w:r>
      <w:r w:rsidRPr="00AC417C">
        <w:rPr>
          <w:b/>
          <w:noProof/>
        </w:rPr>
        <w:t>271</w:t>
      </w:r>
      <w:r w:rsidRPr="00AC417C">
        <w:rPr>
          <w:noProof/>
        </w:rPr>
        <w:t>(5257): p. 1870-187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1.</w:t>
      </w:r>
      <w:r w:rsidRPr="00AC417C">
        <w:rPr>
          <w:noProof/>
        </w:rPr>
        <w:tab/>
        <w:t xml:space="preserve">Squire, L.R., %J Psychological Review, </w:t>
      </w:r>
      <w:r w:rsidRPr="00AC417C">
        <w:rPr>
          <w:i/>
          <w:noProof/>
        </w:rPr>
        <w:t>Memory and the hippocampus: a synthesis from findings with rats, monkeys, and humans.</w:t>
      </w:r>
      <w:r w:rsidRPr="00AC417C">
        <w:rPr>
          <w:noProof/>
        </w:rPr>
        <w:t xml:space="preserve"> 1992. </w:t>
      </w:r>
      <w:r w:rsidRPr="00AC417C">
        <w:rPr>
          <w:b/>
          <w:noProof/>
        </w:rPr>
        <w:t>99</w:t>
      </w:r>
      <w:r w:rsidRPr="00AC417C">
        <w:rPr>
          <w:noProof/>
        </w:rPr>
        <w:t>(2): p. 195-23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2.</w:t>
      </w:r>
      <w:r w:rsidRPr="00AC417C">
        <w:rPr>
          <w:noProof/>
        </w:rPr>
        <w:tab/>
        <w:t xml:space="preserve">Steinberg, E.E., et al., </w:t>
      </w:r>
      <w:r w:rsidRPr="00AC417C">
        <w:rPr>
          <w:i/>
          <w:noProof/>
        </w:rPr>
        <w:t>A causal link between prediction errors, dopamine neurons and learning.</w:t>
      </w:r>
      <w:r w:rsidRPr="00AC417C">
        <w:rPr>
          <w:noProof/>
        </w:rPr>
        <w:t xml:space="preserve"> 2013. </w:t>
      </w:r>
      <w:r w:rsidRPr="00AC417C">
        <w:rPr>
          <w:b/>
          <w:noProof/>
        </w:rPr>
        <w:t>16</w:t>
      </w:r>
      <w:r w:rsidRPr="00AC417C">
        <w:rPr>
          <w:noProof/>
        </w:rPr>
        <w:t>(7): p. 966-97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3.</w:t>
      </w:r>
      <w:r w:rsidRPr="00AC417C">
        <w:rPr>
          <w:noProof/>
        </w:rPr>
        <w:tab/>
        <w:t xml:space="preserve">Stewart, N., N. Chater, and G.D.J.C.P. Brown, </w:t>
      </w:r>
      <w:r w:rsidRPr="00AC417C">
        <w:rPr>
          <w:i/>
          <w:noProof/>
        </w:rPr>
        <w:t>Decision by sampling.</w:t>
      </w:r>
      <w:r w:rsidRPr="00AC417C">
        <w:rPr>
          <w:noProof/>
        </w:rPr>
        <w:t xml:space="preserve"> 2006. </w:t>
      </w:r>
      <w:r w:rsidRPr="00AC417C">
        <w:rPr>
          <w:b/>
          <w:noProof/>
        </w:rPr>
        <w:t>53</w:t>
      </w:r>
      <w:r w:rsidRPr="00AC417C">
        <w:rPr>
          <w:noProof/>
        </w:rPr>
        <w:t>(1): p. 1-26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4.</w:t>
      </w:r>
      <w:r w:rsidRPr="00AC417C">
        <w:rPr>
          <w:noProof/>
        </w:rPr>
        <w:tab/>
        <w:t xml:space="preserve">Sutton, R.S., </w:t>
      </w:r>
      <w:r w:rsidRPr="00AC417C">
        <w:rPr>
          <w:i/>
          <w:noProof/>
        </w:rPr>
        <w:t>Learning to Predict by the Methods of Temporal Differences</w:t>
      </w:r>
      <w:r w:rsidRPr="00AC417C">
        <w:rPr>
          <w:noProof/>
        </w:rPr>
        <w:t>. 1988. 9-44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5.</w:t>
      </w:r>
      <w:r w:rsidRPr="00AC417C">
        <w:rPr>
          <w:noProof/>
        </w:rPr>
        <w:tab/>
        <w:t xml:space="preserve">Sutton, R.S.J.A.S.B., </w:t>
      </w:r>
      <w:r w:rsidRPr="00AC417C">
        <w:rPr>
          <w:i/>
          <w:noProof/>
        </w:rPr>
        <w:t>Dyna, an integrated architecture for learning, planning, and reacting.</w:t>
      </w:r>
      <w:r w:rsidRPr="00AC417C">
        <w:rPr>
          <w:noProof/>
        </w:rPr>
        <w:t xml:space="preserve"> 1991. </w:t>
      </w:r>
      <w:r w:rsidRPr="00AC417C">
        <w:rPr>
          <w:b/>
          <w:noProof/>
        </w:rPr>
        <w:t>2</w:t>
      </w:r>
      <w:r w:rsidRPr="00AC417C">
        <w:rPr>
          <w:noProof/>
        </w:rPr>
        <w:t>(4): p. 160-16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6.</w:t>
      </w:r>
      <w:r w:rsidRPr="00AC417C">
        <w:rPr>
          <w:noProof/>
        </w:rPr>
        <w:tab/>
        <w:t xml:space="preserve">Tenenbaum, J.B., V. Silva, De, and J.C. Langford, %J Science, </w:t>
      </w:r>
      <w:r w:rsidRPr="00AC417C">
        <w:rPr>
          <w:i/>
          <w:noProof/>
        </w:rPr>
        <w:t>A global geometric framework for nonlinear dimensionality reduction.</w:t>
      </w:r>
      <w:r w:rsidRPr="00AC417C">
        <w:rPr>
          <w:noProof/>
        </w:rPr>
        <w:t xml:space="preserve"> 2000. </w:t>
      </w:r>
      <w:r w:rsidRPr="00AC417C">
        <w:rPr>
          <w:b/>
          <w:noProof/>
        </w:rPr>
        <w:t>290</w:t>
      </w:r>
      <w:r w:rsidRPr="00AC417C">
        <w:rPr>
          <w:noProof/>
        </w:rPr>
        <w:t>(5500): p. 2319-232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7.</w:t>
      </w:r>
      <w:r w:rsidRPr="00AC417C">
        <w:rPr>
          <w:noProof/>
        </w:rPr>
        <w:tab/>
        <w:t xml:space="preserve">Tulving, E.J.O.o.M., </w:t>
      </w:r>
      <w:r w:rsidRPr="00AC417C">
        <w:rPr>
          <w:i/>
          <w:noProof/>
        </w:rPr>
        <w:t>Episodic and semantic memory.</w:t>
      </w:r>
      <w:r w:rsidRPr="00AC417C">
        <w:rPr>
          <w:noProof/>
        </w:rPr>
        <w:t xml:space="preserve"> 1972. </w:t>
      </w:r>
      <w:r w:rsidRPr="00AC417C">
        <w:rPr>
          <w:b/>
          <w:noProof/>
        </w:rPr>
        <w:t>381</w:t>
      </w:r>
      <w:r w:rsidRPr="00AC417C">
        <w:rPr>
          <w:noProof/>
        </w:rPr>
        <w:t>(79): p. 381-40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8.</w:t>
      </w:r>
      <w:r w:rsidRPr="00AC417C">
        <w:rPr>
          <w:noProof/>
        </w:rPr>
        <w:tab/>
        <w:t xml:space="preserve">Vaidya, A.R. and L.K. Fellows, %J Journal of Neuroscience the Official Journal of the Society for Neuroscience, </w:t>
      </w:r>
      <w:r w:rsidRPr="00AC417C">
        <w:rPr>
          <w:i/>
          <w:noProof/>
        </w:rPr>
        <w:t>Ventromedial Frontal Cortex Is Critical for Guiding Attention to Reward-Predictive Visual Features in Humans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35</w:t>
      </w:r>
      <w:r w:rsidRPr="00AC417C">
        <w:rPr>
          <w:noProof/>
        </w:rPr>
        <w:t>(37): p. 12813-23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19.</w:t>
      </w:r>
      <w:r w:rsidRPr="00AC417C">
        <w:rPr>
          <w:noProof/>
        </w:rPr>
        <w:tab/>
        <w:t xml:space="preserve">Volodymyr, M., et al., </w:t>
      </w:r>
      <w:r w:rsidRPr="00AC417C">
        <w:rPr>
          <w:i/>
          <w:noProof/>
        </w:rPr>
        <w:t>Human-level control through deep reinforcement learning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518</w:t>
      </w:r>
      <w:r w:rsidRPr="00AC417C">
        <w:rPr>
          <w:noProof/>
        </w:rPr>
        <w:t>(7540): p. 529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20.</w:t>
      </w:r>
      <w:r w:rsidRPr="00AC417C">
        <w:rPr>
          <w:noProof/>
        </w:rPr>
        <w:tab/>
        <w:t xml:space="preserve">Wasserman, L., </w:t>
      </w:r>
      <w:r w:rsidRPr="00AC417C">
        <w:rPr>
          <w:i/>
          <w:noProof/>
        </w:rPr>
        <w:t>All of Nonparametric Statistics</w:t>
      </w:r>
      <w:r w:rsidRPr="00AC417C">
        <w:rPr>
          <w:noProof/>
        </w:rPr>
        <w:t>. 2006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21.</w:t>
      </w:r>
      <w:r w:rsidRPr="00AC417C">
        <w:rPr>
          <w:noProof/>
        </w:rPr>
        <w:tab/>
        <w:t xml:space="preserve">Wimmer, G.E., et al., </w:t>
      </w:r>
      <w:r w:rsidRPr="00AC417C">
        <w:rPr>
          <w:i/>
          <w:noProof/>
        </w:rPr>
        <w:t>Episodic memory encoding interferes with reward learning and decreases striatal prediction errors.</w:t>
      </w:r>
      <w:r w:rsidRPr="00AC417C">
        <w:rPr>
          <w:noProof/>
        </w:rPr>
        <w:t xml:space="preserve"> 2014. </w:t>
      </w:r>
      <w:r w:rsidRPr="00AC417C">
        <w:rPr>
          <w:b/>
          <w:noProof/>
        </w:rPr>
        <w:t>34</w:t>
      </w:r>
      <w:r w:rsidRPr="00AC417C">
        <w:rPr>
          <w:noProof/>
        </w:rPr>
        <w:t>(45): p. 14901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22.</w:t>
      </w:r>
      <w:r w:rsidRPr="00AC417C">
        <w:rPr>
          <w:noProof/>
        </w:rPr>
        <w:tab/>
        <w:t xml:space="preserve">Yael, N., et al., </w:t>
      </w:r>
      <w:r w:rsidRPr="00AC417C">
        <w:rPr>
          <w:i/>
          <w:noProof/>
        </w:rPr>
        <w:t>Reinforcement learning in multidimensional environments relies on attention mechanisms.</w:t>
      </w:r>
      <w:r w:rsidRPr="00AC417C">
        <w:rPr>
          <w:noProof/>
        </w:rPr>
        <w:t xml:space="preserve"> 2015. </w:t>
      </w:r>
      <w:r w:rsidRPr="00AC417C">
        <w:rPr>
          <w:b/>
          <w:noProof/>
        </w:rPr>
        <w:t>35</w:t>
      </w:r>
      <w:r w:rsidRPr="00AC417C">
        <w:rPr>
          <w:noProof/>
        </w:rPr>
        <w:t>(21): p. 8145-57.</w:t>
      </w:r>
    </w:p>
    <w:p w:rsidR="00AC417C" w:rsidRPr="00AC417C" w:rsidRDefault="00AC417C" w:rsidP="00AC417C">
      <w:pPr>
        <w:pStyle w:val="EndNoteBibliography"/>
        <w:ind w:left="720" w:hanging="720"/>
        <w:rPr>
          <w:noProof/>
        </w:rPr>
      </w:pPr>
      <w:r w:rsidRPr="00AC417C">
        <w:rPr>
          <w:noProof/>
        </w:rPr>
        <w:t>123.</w:t>
      </w:r>
      <w:r w:rsidRPr="00AC417C">
        <w:rPr>
          <w:noProof/>
        </w:rPr>
        <w:tab/>
        <w:t xml:space="preserve">Zilli, E.A. and M.E.J.H. Hasselmo, </w:t>
      </w:r>
      <w:r w:rsidRPr="00AC417C">
        <w:rPr>
          <w:i/>
          <w:noProof/>
        </w:rPr>
        <w:t>Modeling the role of working memory and episodic memory in behavioral tasks.</w:t>
      </w:r>
      <w:r w:rsidRPr="00AC417C">
        <w:rPr>
          <w:noProof/>
        </w:rPr>
        <w:t xml:space="preserve"> 2010. </w:t>
      </w:r>
      <w:r w:rsidRPr="00AC417C">
        <w:rPr>
          <w:b/>
          <w:noProof/>
        </w:rPr>
        <w:t>18</w:t>
      </w:r>
      <w:r w:rsidRPr="00AC417C">
        <w:rPr>
          <w:noProof/>
        </w:rPr>
        <w:t>(2): p. 193-209.</w:t>
      </w:r>
    </w:p>
    <w:p w:rsidR="001B004C" w:rsidRDefault="00AC417C">
      <w:r>
        <w:fldChar w:fldCharType="end"/>
      </w:r>
    </w:p>
    <w:sectPr w:rsidR="001B004C" w:rsidSect="00870C07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62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sxf2vsja0zv4exed5590zbzr2ea5spx0de&quot;&gt;Library3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/record-ids&gt;&lt;/item&gt;&lt;/Libraries&gt;"/>
  </w:docVars>
  <w:rsids>
    <w:rsidRoot w:val="00AC417C"/>
    <w:rsid w:val="001B004C"/>
    <w:rsid w:val="00870C07"/>
    <w:rsid w:val="00AC417C"/>
    <w:rsid w:val="00C25E02"/>
    <w:rsid w:val="00EC60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A8E581C-C9AF-4348-B8C0-9F21A26A78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AC417C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C417C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AC417C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AC417C"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600</Words>
  <Characters>14826</Characters>
  <Application>Microsoft Office Word</Application>
  <DocSecurity>0</DocSecurity>
  <Lines>123</Lines>
  <Paragraphs>34</Paragraphs>
  <ScaleCrop>false</ScaleCrop>
  <Company/>
  <LinksUpToDate>false</LinksUpToDate>
  <CharactersWithSpaces>17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沈 正圆</dc:creator>
  <cp:keywords/>
  <dc:description/>
  <cp:lastModifiedBy>沈 正圆</cp:lastModifiedBy>
  <cp:revision>1</cp:revision>
  <dcterms:created xsi:type="dcterms:W3CDTF">2019-03-08T11:51:00Z</dcterms:created>
  <dcterms:modified xsi:type="dcterms:W3CDTF">2019-03-08T11:51:00Z</dcterms:modified>
</cp:coreProperties>
</file>